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E18B1F3">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413FA" w:rsidRPr="009D587A" w:rsidRDefault="003413FA" w:rsidP="0062608E">
                            <w:pPr>
                              <w:pStyle w:val="Titel"/>
                            </w:pPr>
                            <w:r w:rsidRPr="009D587A">
                              <w:t>Möglichkeiten zur Kontrolle und Steuerung der Kommunikation von Microservices</w:t>
                            </w:r>
                          </w:p>
                          <w:p w14:paraId="5BE0303A" w14:textId="72F3F0F4" w:rsidR="003413FA" w:rsidRPr="00BF0354" w:rsidRDefault="003413FA"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413FA" w:rsidRPr="009D587A" w:rsidRDefault="003413FA" w:rsidP="0062608E">
                      <w:pPr>
                        <w:pStyle w:val="Titel"/>
                      </w:pPr>
                      <w:r w:rsidRPr="009D587A">
                        <w:t>Möglichkeiten zur Kontrolle und Steuerung der Kommunikation von Microservices</w:t>
                      </w:r>
                    </w:p>
                    <w:p w14:paraId="5BE0303A" w14:textId="72F3F0F4" w:rsidR="003413FA" w:rsidRPr="00BF0354" w:rsidRDefault="003413FA"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240" behindDoc="0" locked="0" layoutInCell="1" allowOverlap="1" wp14:anchorId="19480FD6" wp14:editId="746FB1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413FA" w:rsidRDefault="003413FA" w:rsidP="00BF7EB9">
                            <w:pPr>
                              <w:pStyle w:val="Untertitel"/>
                              <w:rPr>
                                <w:b/>
                              </w:rPr>
                            </w:pPr>
                            <w:r w:rsidRPr="00111AC6">
                              <w:rPr>
                                <w:b/>
                              </w:rPr>
                              <w:t>Bachelorarbeit</w:t>
                            </w:r>
                          </w:p>
                          <w:p w14:paraId="60578AAC" w14:textId="77777777" w:rsidR="003413FA" w:rsidRPr="00BF0354" w:rsidRDefault="003413FA" w:rsidP="00BF7EB9">
                            <w:pPr>
                              <w:pStyle w:val="Untertitel"/>
                            </w:pPr>
                            <w:r w:rsidRPr="00BF0354">
                              <w:t>im Studiengang</w:t>
                            </w:r>
                            <w:r w:rsidRPr="00BF0354">
                              <w:br/>
                            </w:r>
                            <w:r>
                              <w:t>Softwaretechnik und Medieninformatik</w:t>
                            </w:r>
                          </w:p>
                          <w:p w14:paraId="196FD6B5" w14:textId="77777777" w:rsidR="003413FA" w:rsidRDefault="003413FA" w:rsidP="005D26BD">
                            <w:pPr>
                              <w:pStyle w:val="Untertitel"/>
                            </w:pPr>
                            <w:r>
                              <w:t>vorgelegt von</w:t>
                            </w:r>
                          </w:p>
                          <w:p w14:paraId="728C98A5" w14:textId="0D8F4D8E" w:rsidR="003413FA" w:rsidRDefault="003413FA" w:rsidP="00BA7590">
                            <w:pPr>
                              <w:pStyle w:val="Untertitel"/>
                            </w:pPr>
                            <w:r>
                              <w:rPr>
                                <w:b/>
                              </w:rPr>
                              <w:t>Gerrit Wildermuth</w:t>
                            </w:r>
                            <w:r>
                              <w:rPr>
                                <w:b/>
                              </w:rPr>
                              <w:br/>
                            </w:r>
                            <w:r>
                              <w:t>Matr.-Nr.: 74734</w:t>
                            </w:r>
                          </w:p>
                          <w:p w14:paraId="16C8E94E" w14:textId="77777777" w:rsidR="003413FA" w:rsidRPr="00BA7590" w:rsidRDefault="003413FA"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413FA" w:rsidRDefault="003413FA" w:rsidP="00BF7EB9">
                      <w:pPr>
                        <w:pStyle w:val="Untertitel"/>
                        <w:rPr>
                          <w:b/>
                        </w:rPr>
                      </w:pPr>
                      <w:r w:rsidRPr="00111AC6">
                        <w:rPr>
                          <w:b/>
                        </w:rPr>
                        <w:t>Bachelorarbeit</w:t>
                      </w:r>
                    </w:p>
                    <w:p w14:paraId="60578AAC" w14:textId="77777777" w:rsidR="003413FA" w:rsidRPr="00BF0354" w:rsidRDefault="003413FA" w:rsidP="00BF7EB9">
                      <w:pPr>
                        <w:pStyle w:val="Untertitel"/>
                      </w:pPr>
                      <w:r w:rsidRPr="00BF0354">
                        <w:t>im Studiengang</w:t>
                      </w:r>
                      <w:r w:rsidRPr="00BF0354">
                        <w:br/>
                      </w:r>
                      <w:r>
                        <w:t>Softwaretechnik und Medieninformatik</w:t>
                      </w:r>
                    </w:p>
                    <w:p w14:paraId="196FD6B5" w14:textId="77777777" w:rsidR="003413FA" w:rsidRDefault="003413FA" w:rsidP="005D26BD">
                      <w:pPr>
                        <w:pStyle w:val="Untertitel"/>
                      </w:pPr>
                      <w:r>
                        <w:t>vorgelegt von</w:t>
                      </w:r>
                    </w:p>
                    <w:p w14:paraId="728C98A5" w14:textId="0D8F4D8E" w:rsidR="003413FA" w:rsidRDefault="003413FA" w:rsidP="00BA7590">
                      <w:pPr>
                        <w:pStyle w:val="Untertitel"/>
                      </w:pPr>
                      <w:r>
                        <w:rPr>
                          <w:b/>
                        </w:rPr>
                        <w:t>Gerrit Wildermuth</w:t>
                      </w:r>
                      <w:r>
                        <w:rPr>
                          <w:b/>
                        </w:rPr>
                        <w:br/>
                      </w:r>
                      <w:r>
                        <w:t>Matr.-Nr.: 74734</w:t>
                      </w:r>
                    </w:p>
                    <w:p w14:paraId="16C8E94E" w14:textId="77777777" w:rsidR="003413FA" w:rsidRPr="00BA7590" w:rsidRDefault="003413FA"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288" behindDoc="0" locked="0" layoutInCell="1" allowOverlap="1" wp14:anchorId="5FD2B045" wp14:editId="7C07250D">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3413FA" w:rsidRPr="00BF0354" w:rsidRDefault="003413FA"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3413FA" w:rsidRPr="00BF0354" w:rsidRDefault="003413FA"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627324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627324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6273250"/>
      <w:r>
        <w:lastRenderedPageBreak/>
        <w:t>Inhaltsverzeichnis</w:t>
      </w:r>
      <w:bookmarkEnd w:id="4"/>
      <w:bookmarkEnd w:id="5"/>
    </w:p>
    <w:p w14:paraId="2166843D" w14:textId="77777777" w:rsidR="00C91459"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91459">
        <w:t>Kurzfassung</w:t>
      </w:r>
      <w:r w:rsidR="00C91459">
        <w:tab/>
      </w:r>
      <w:r w:rsidR="00C91459">
        <w:fldChar w:fldCharType="begin"/>
      </w:r>
      <w:r w:rsidR="00C91459">
        <w:instrText xml:space="preserve"> PAGEREF _Toc26273248 \h </w:instrText>
      </w:r>
      <w:r w:rsidR="00C91459">
        <w:fldChar w:fldCharType="separate"/>
      </w:r>
      <w:r w:rsidR="00C91459">
        <w:t>2</w:t>
      </w:r>
      <w:r w:rsidR="00C91459">
        <w:fldChar w:fldCharType="end"/>
      </w:r>
    </w:p>
    <w:p w14:paraId="74EBD1EE" w14:textId="77777777" w:rsidR="00C91459" w:rsidRDefault="00C91459">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6273249 \h </w:instrText>
      </w:r>
      <w:r>
        <w:fldChar w:fldCharType="separate"/>
      </w:r>
      <w:r>
        <w:t>2</w:t>
      </w:r>
      <w:r>
        <w:fldChar w:fldCharType="end"/>
      </w:r>
    </w:p>
    <w:p w14:paraId="15E1816A" w14:textId="77777777" w:rsidR="00C91459" w:rsidRDefault="00C91459">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6273250 \h </w:instrText>
      </w:r>
      <w:r>
        <w:fldChar w:fldCharType="separate"/>
      </w:r>
      <w:r>
        <w:t>3</w:t>
      </w:r>
      <w:r>
        <w:fldChar w:fldCharType="end"/>
      </w:r>
    </w:p>
    <w:p w14:paraId="072E6CFE" w14:textId="77777777" w:rsidR="00C91459" w:rsidRDefault="00C91459">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6273251 \h </w:instrText>
      </w:r>
      <w:r>
        <w:fldChar w:fldCharType="separate"/>
      </w:r>
      <w:r>
        <w:t>5</w:t>
      </w:r>
      <w:r>
        <w:fldChar w:fldCharType="end"/>
      </w:r>
    </w:p>
    <w:p w14:paraId="1B180991" w14:textId="77777777" w:rsidR="00C91459" w:rsidRDefault="00C91459">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6273252 \h </w:instrText>
      </w:r>
      <w:r>
        <w:fldChar w:fldCharType="separate"/>
      </w:r>
      <w:r>
        <w:t>5</w:t>
      </w:r>
      <w:r>
        <w:fldChar w:fldCharType="end"/>
      </w:r>
    </w:p>
    <w:p w14:paraId="0433C97C" w14:textId="77777777" w:rsidR="00C91459" w:rsidRDefault="00C91459">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6273253 \h </w:instrText>
      </w:r>
      <w:r>
        <w:fldChar w:fldCharType="separate"/>
      </w:r>
      <w:r>
        <w:t>5</w:t>
      </w:r>
      <w:r>
        <w:fldChar w:fldCharType="end"/>
      </w:r>
    </w:p>
    <w:p w14:paraId="51C54A4D" w14:textId="77777777" w:rsidR="00C91459" w:rsidRDefault="00C91459">
      <w:pPr>
        <w:pStyle w:val="Verzeichnis1"/>
        <w:rPr>
          <w:rFonts w:asciiTheme="minorHAnsi" w:eastAsiaTheme="minorEastAsia" w:hAnsiTheme="minorHAnsi" w:cstheme="minorBidi"/>
          <w:b w:val="0"/>
          <w:sz w:val="22"/>
          <w:szCs w:val="22"/>
        </w:rPr>
      </w:pPr>
      <w:r w:rsidRPr="000600C6">
        <w:rPr>
          <w:b w:val="0"/>
          <w:bCs/>
        </w:rPr>
        <w:t>Es konnten keine Einträge für ein Abbildungsverzeichnis gefunden werden.</w:t>
      </w:r>
      <w:r>
        <w:t>Abkürzungsverzeichnis</w:t>
      </w:r>
      <w:r>
        <w:tab/>
      </w:r>
      <w:r>
        <w:fldChar w:fldCharType="begin"/>
      </w:r>
      <w:r>
        <w:instrText xml:space="preserve"> PAGEREF _Toc26273254 \h </w:instrText>
      </w:r>
      <w:r>
        <w:fldChar w:fldCharType="separate"/>
      </w:r>
      <w:r>
        <w:t>6</w:t>
      </w:r>
      <w:r>
        <w:fldChar w:fldCharType="end"/>
      </w:r>
    </w:p>
    <w:p w14:paraId="18C044EA" w14:textId="77777777" w:rsidR="00C91459" w:rsidRPr="00C91459" w:rsidRDefault="00C91459">
      <w:pPr>
        <w:pStyle w:val="Verzeichnis1"/>
        <w:rPr>
          <w:rFonts w:asciiTheme="minorHAnsi" w:eastAsiaTheme="minorEastAsia" w:hAnsiTheme="minorHAnsi" w:cstheme="minorBidi"/>
          <w:b w:val="0"/>
          <w:sz w:val="22"/>
          <w:szCs w:val="22"/>
          <w:lang w:val="en-US"/>
        </w:rPr>
      </w:pPr>
      <w:r w:rsidRPr="00C91459">
        <w:rPr>
          <w:lang w:val="en-US"/>
        </w:rPr>
        <w:t>1</w:t>
      </w:r>
      <w:r w:rsidRPr="00C91459">
        <w:rPr>
          <w:rFonts w:asciiTheme="minorHAnsi" w:eastAsiaTheme="minorEastAsia" w:hAnsiTheme="minorHAnsi" w:cstheme="minorBidi"/>
          <w:b w:val="0"/>
          <w:sz w:val="22"/>
          <w:szCs w:val="22"/>
          <w:lang w:val="en-US"/>
        </w:rPr>
        <w:tab/>
      </w:r>
      <w:r w:rsidRPr="00C91459">
        <w:rPr>
          <w:lang w:val="en-US"/>
        </w:rPr>
        <w:t>Überblick</w:t>
      </w:r>
      <w:r w:rsidRPr="00C91459">
        <w:rPr>
          <w:lang w:val="en-US"/>
        </w:rPr>
        <w:tab/>
      </w:r>
      <w:r>
        <w:fldChar w:fldCharType="begin"/>
      </w:r>
      <w:r w:rsidRPr="00C91459">
        <w:rPr>
          <w:lang w:val="en-US"/>
        </w:rPr>
        <w:instrText xml:space="preserve"> PAGEREF _Toc26273255 \h </w:instrText>
      </w:r>
      <w:r>
        <w:fldChar w:fldCharType="separate"/>
      </w:r>
      <w:r w:rsidRPr="00C91459">
        <w:rPr>
          <w:lang w:val="en-US"/>
        </w:rPr>
        <w:t>7</w:t>
      </w:r>
      <w:r>
        <w:fldChar w:fldCharType="end"/>
      </w:r>
    </w:p>
    <w:p w14:paraId="23208FCA" w14:textId="77777777" w:rsidR="00C91459" w:rsidRPr="00C91459" w:rsidRDefault="00C91459">
      <w:pPr>
        <w:pStyle w:val="Verzeichnis1"/>
        <w:rPr>
          <w:rFonts w:asciiTheme="minorHAnsi" w:eastAsiaTheme="minorEastAsia" w:hAnsiTheme="minorHAnsi" w:cstheme="minorBidi"/>
          <w:b w:val="0"/>
          <w:sz w:val="22"/>
          <w:szCs w:val="22"/>
          <w:lang w:val="en-US"/>
        </w:rPr>
      </w:pPr>
      <w:r w:rsidRPr="00C91459">
        <w:rPr>
          <w:lang w:val="en-US"/>
        </w:rPr>
        <w:t>2</w:t>
      </w:r>
      <w:r w:rsidRPr="00C91459">
        <w:rPr>
          <w:rFonts w:asciiTheme="minorHAnsi" w:eastAsiaTheme="minorEastAsia" w:hAnsiTheme="minorHAnsi" w:cstheme="minorBidi"/>
          <w:b w:val="0"/>
          <w:sz w:val="22"/>
          <w:szCs w:val="22"/>
          <w:lang w:val="en-US"/>
        </w:rPr>
        <w:tab/>
      </w:r>
      <w:r w:rsidRPr="00C91459">
        <w:rPr>
          <w:lang w:val="en-US"/>
        </w:rPr>
        <w:t>Microservices</w:t>
      </w:r>
      <w:r w:rsidRPr="00C91459">
        <w:rPr>
          <w:lang w:val="en-US"/>
        </w:rPr>
        <w:tab/>
      </w:r>
      <w:r>
        <w:fldChar w:fldCharType="begin"/>
      </w:r>
      <w:r w:rsidRPr="00C91459">
        <w:rPr>
          <w:lang w:val="en-US"/>
        </w:rPr>
        <w:instrText xml:space="preserve"> PAGEREF _Toc26273256 \h </w:instrText>
      </w:r>
      <w:r>
        <w:fldChar w:fldCharType="separate"/>
      </w:r>
      <w:r w:rsidRPr="00C91459">
        <w:rPr>
          <w:lang w:val="en-US"/>
        </w:rPr>
        <w:t>9</w:t>
      </w:r>
      <w:r>
        <w:fldChar w:fldCharType="end"/>
      </w:r>
    </w:p>
    <w:p w14:paraId="3338F680"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2.1</w:t>
      </w:r>
      <w:r w:rsidRPr="00C91459">
        <w:rPr>
          <w:rFonts w:asciiTheme="minorHAnsi" w:eastAsiaTheme="minorEastAsia" w:hAnsiTheme="minorHAnsi" w:cstheme="minorBidi"/>
          <w:sz w:val="22"/>
          <w:szCs w:val="22"/>
          <w:lang w:val="en-US"/>
        </w:rPr>
        <w:tab/>
      </w:r>
      <w:r w:rsidRPr="00C91459">
        <w:rPr>
          <w:lang w:val="en-US"/>
        </w:rPr>
        <w:t>Wieso Microservices</w:t>
      </w:r>
      <w:r w:rsidRPr="00C91459">
        <w:rPr>
          <w:lang w:val="en-US"/>
        </w:rPr>
        <w:tab/>
      </w:r>
      <w:r>
        <w:fldChar w:fldCharType="begin"/>
      </w:r>
      <w:r w:rsidRPr="00C91459">
        <w:rPr>
          <w:lang w:val="en-US"/>
        </w:rPr>
        <w:instrText xml:space="preserve"> PAGEREF _Toc26273257 \h </w:instrText>
      </w:r>
      <w:r>
        <w:fldChar w:fldCharType="separate"/>
      </w:r>
      <w:r w:rsidRPr="00C91459">
        <w:rPr>
          <w:lang w:val="en-US"/>
        </w:rPr>
        <w:t>9</w:t>
      </w:r>
      <w:r>
        <w:fldChar w:fldCharType="end"/>
      </w:r>
    </w:p>
    <w:p w14:paraId="2B55563B"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2.2</w:t>
      </w:r>
      <w:r w:rsidRPr="00C91459">
        <w:rPr>
          <w:rFonts w:asciiTheme="minorHAnsi" w:eastAsiaTheme="minorEastAsia" w:hAnsiTheme="minorHAnsi" w:cstheme="minorBidi"/>
          <w:sz w:val="22"/>
          <w:szCs w:val="22"/>
          <w:lang w:val="en-US"/>
        </w:rPr>
        <w:tab/>
      </w:r>
      <w:r w:rsidRPr="00C91459">
        <w:rPr>
          <w:lang w:val="en-US"/>
        </w:rPr>
        <w:t>Monolith</w:t>
      </w:r>
      <w:r w:rsidRPr="00C91459">
        <w:rPr>
          <w:lang w:val="en-US"/>
        </w:rPr>
        <w:tab/>
      </w:r>
      <w:r>
        <w:fldChar w:fldCharType="begin"/>
      </w:r>
      <w:r w:rsidRPr="00C91459">
        <w:rPr>
          <w:lang w:val="en-US"/>
        </w:rPr>
        <w:instrText xml:space="preserve"> PAGEREF _Toc26273258 \h </w:instrText>
      </w:r>
      <w:r>
        <w:fldChar w:fldCharType="separate"/>
      </w:r>
      <w:r w:rsidRPr="00C91459">
        <w:rPr>
          <w:lang w:val="en-US"/>
        </w:rPr>
        <w:t>9</w:t>
      </w:r>
      <w:r>
        <w:fldChar w:fldCharType="end"/>
      </w:r>
    </w:p>
    <w:p w14:paraId="03D9E516" w14:textId="77777777" w:rsidR="00C91459" w:rsidRDefault="00C91459">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6273259 \h </w:instrText>
      </w:r>
      <w:r>
        <w:fldChar w:fldCharType="separate"/>
      </w:r>
      <w:r>
        <w:t>9</w:t>
      </w:r>
      <w:r>
        <w:fldChar w:fldCharType="end"/>
      </w:r>
    </w:p>
    <w:p w14:paraId="593633B0" w14:textId="77777777" w:rsidR="00C91459" w:rsidRDefault="00C91459">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6273260 \h </w:instrText>
      </w:r>
      <w:r>
        <w:fldChar w:fldCharType="separate"/>
      </w:r>
      <w:r>
        <w:t>10</w:t>
      </w:r>
      <w:r>
        <w:fldChar w:fldCharType="end"/>
      </w:r>
    </w:p>
    <w:p w14:paraId="0F69D7B5" w14:textId="77777777" w:rsidR="00C91459" w:rsidRDefault="00C91459">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6273261 \h </w:instrText>
      </w:r>
      <w:r>
        <w:fldChar w:fldCharType="separate"/>
      </w:r>
      <w:r>
        <w:t>10</w:t>
      </w:r>
      <w:r>
        <w:fldChar w:fldCharType="end"/>
      </w:r>
    </w:p>
    <w:p w14:paraId="6A84FC64" w14:textId="77777777" w:rsidR="00C91459" w:rsidRDefault="00C91459">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6273262 \h </w:instrText>
      </w:r>
      <w:r>
        <w:fldChar w:fldCharType="separate"/>
      </w:r>
      <w:r>
        <w:t>11</w:t>
      </w:r>
      <w:r>
        <w:fldChar w:fldCharType="end"/>
      </w:r>
    </w:p>
    <w:p w14:paraId="0AD366AB" w14:textId="77777777" w:rsidR="00C91459" w:rsidRDefault="00C91459">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26273263 \h </w:instrText>
      </w:r>
      <w:r>
        <w:fldChar w:fldCharType="separate"/>
      </w:r>
      <w:r>
        <w:t>11</w:t>
      </w:r>
      <w:r>
        <w:fldChar w:fldCharType="end"/>
      </w:r>
    </w:p>
    <w:p w14:paraId="6B165588" w14:textId="77777777" w:rsidR="00C91459" w:rsidRDefault="00C91459">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6273264 \h </w:instrText>
      </w:r>
      <w:r>
        <w:fldChar w:fldCharType="separate"/>
      </w:r>
      <w:r>
        <w:t>11</w:t>
      </w:r>
      <w:r>
        <w:fldChar w:fldCharType="end"/>
      </w:r>
    </w:p>
    <w:p w14:paraId="52DC3113" w14:textId="77777777" w:rsidR="00C91459" w:rsidRDefault="00C91459">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6273265 \h </w:instrText>
      </w:r>
      <w:r>
        <w:fldChar w:fldCharType="separate"/>
      </w:r>
      <w:r>
        <w:t>12</w:t>
      </w:r>
      <w:r>
        <w:fldChar w:fldCharType="end"/>
      </w:r>
    </w:p>
    <w:p w14:paraId="64538AAE" w14:textId="77777777" w:rsidR="00C91459" w:rsidRDefault="00C91459">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6273266 \h </w:instrText>
      </w:r>
      <w:r>
        <w:fldChar w:fldCharType="separate"/>
      </w:r>
      <w:r>
        <w:t>14</w:t>
      </w:r>
      <w:r>
        <w:fldChar w:fldCharType="end"/>
      </w:r>
    </w:p>
    <w:p w14:paraId="73FC1AD0" w14:textId="77777777" w:rsidR="00C91459" w:rsidRDefault="00C91459">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6273267 \h </w:instrText>
      </w:r>
      <w:r>
        <w:fldChar w:fldCharType="separate"/>
      </w:r>
      <w:r>
        <w:t>14</w:t>
      </w:r>
      <w:r>
        <w:fldChar w:fldCharType="end"/>
      </w:r>
    </w:p>
    <w:p w14:paraId="299D8318" w14:textId="77777777" w:rsidR="00C91459" w:rsidRDefault="00C91459">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6273268 \h </w:instrText>
      </w:r>
      <w:r>
        <w:fldChar w:fldCharType="separate"/>
      </w:r>
      <w:r>
        <w:t>14</w:t>
      </w:r>
      <w:r>
        <w:fldChar w:fldCharType="end"/>
      </w:r>
    </w:p>
    <w:p w14:paraId="1ABAE7FE" w14:textId="77777777" w:rsidR="00C91459" w:rsidRDefault="00C91459">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6273269 \h </w:instrText>
      </w:r>
      <w:r>
        <w:fldChar w:fldCharType="separate"/>
      </w:r>
      <w:r>
        <w:t>14</w:t>
      </w:r>
      <w:r>
        <w:fldChar w:fldCharType="end"/>
      </w:r>
    </w:p>
    <w:p w14:paraId="0F62BE90" w14:textId="77777777" w:rsidR="00C91459" w:rsidRDefault="00C91459">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6273270 \h </w:instrText>
      </w:r>
      <w:r>
        <w:fldChar w:fldCharType="separate"/>
      </w:r>
      <w:r>
        <w:t>15</w:t>
      </w:r>
      <w:r>
        <w:fldChar w:fldCharType="end"/>
      </w:r>
    </w:p>
    <w:p w14:paraId="5A355222" w14:textId="77777777" w:rsidR="00C91459" w:rsidRDefault="00C91459">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6273271 \h </w:instrText>
      </w:r>
      <w:r>
        <w:fldChar w:fldCharType="separate"/>
      </w:r>
      <w:r>
        <w:t>15</w:t>
      </w:r>
      <w:r>
        <w:fldChar w:fldCharType="end"/>
      </w:r>
    </w:p>
    <w:p w14:paraId="4A9CC88E" w14:textId="77777777" w:rsidR="00C91459" w:rsidRDefault="00C91459">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6273272 \h </w:instrText>
      </w:r>
      <w:r>
        <w:fldChar w:fldCharType="separate"/>
      </w:r>
      <w:r>
        <w:t>15</w:t>
      </w:r>
      <w:r>
        <w:fldChar w:fldCharType="end"/>
      </w:r>
    </w:p>
    <w:p w14:paraId="7BC6C021" w14:textId="77777777" w:rsidR="00C91459" w:rsidRDefault="00C91459">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6273273 \h </w:instrText>
      </w:r>
      <w:r>
        <w:fldChar w:fldCharType="separate"/>
      </w:r>
      <w:r>
        <w:t>16</w:t>
      </w:r>
      <w:r>
        <w:fldChar w:fldCharType="end"/>
      </w:r>
    </w:p>
    <w:p w14:paraId="12C5BC4F" w14:textId="77777777" w:rsidR="00C91459" w:rsidRDefault="00C91459">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6273274 \h </w:instrText>
      </w:r>
      <w:r>
        <w:fldChar w:fldCharType="separate"/>
      </w:r>
      <w:r>
        <w:t>19</w:t>
      </w:r>
      <w:r>
        <w:fldChar w:fldCharType="end"/>
      </w:r>
    </w:p>
    <w:p w14:paraId="46D5E22A" w14:textId="77777777" w:rsidR="00C91459" w:rsidRDefault="00C91459">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6273275 \h </w:instrText>
      </w:r>
      <w:r>
        <w:fldChar w:fldCharType="separate"/>
      </w:r>
      <w:r>
        <w:t>21</w:t>
      </w:r>
      <w:r>
        <w:fldChar w:fldCharType="end"/>
      </w:r>
    </w:p>
    <w:p w14:paraId="16523955" w14:textId="77777777" w:rsidR="00C91459" w:rsidRDefault="00C91459">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6273276 \h </w:instrText>
      </w:r>
      <w:r>
        <w:fldChar w:fldCharType="separate"/>
      </w:r>
      <w:r>
        <w:t>21</w:t>
      </w:r>
      <w:r>
        <w:fldChar w:fldCharType="end"/>
      </w:r>
    </w:p>
    <w:p w14:paraId="6B6E1DB6" w14:textId="77777777" w:rsidR="00C91459" w:rsidRDefault="00C91459">
      <w:pPr>
        <w:pStyle w:val="Verzeichnis3"/>
        <w:rPr>
          <w:rFonts w:asciiTheme="minorHAnsi" w:eastAsiaTheme="minorEastAsia" w:hAnsiTheme="minorHAnsi" w:cstheme="minorBidi"/>
          <w:sz w:val="22"/>
          <w:szCs w:val="22"/>
        </w:rPr>
      </w:pPr>
      <w:r>
        <w:lastRenderedPageBreak/>
        <w:t>4.1.1</w:t>
      </w:r>
      <w:r>
        <w:rPr>
          <w:rFonts w:asciiTheme="minorHAnsi" w:eastAsiaTheme="minorEastAsia" w:hAnsiTheme="minorHAnsi" w:cstheme="minorBidi"/>
          <w:sz w:val="22"/>
          <w:szCs w:val="22"/>
        </w:rPr>
        <w:tab/>
      </w:r>
      <w:r>
        <w:t>API Gateway</w:t>
      </w:r>
      <w:r>
        <w:tab/>
      </w:r>
      <w:r>
        <w:fldChar w:fldCharType="begin"/>
      </w:r>
      <w:r>
        <w:instrText xml:space="preserve"> PAGEREF _Toc26273277 \h </w:instrText>
      </w:r>
      <w:r>
        <w:fldChar w:fldCharType="separate"/>
      </w:r>
      <w:r>
        <w:t>21</w:t>
      </w:r>
      <w:r>
        <w:fldChar w:fldCharType="end"/>
      </w:r>
    </w:p>
    <w:p w14:paraId="7A76B2EB" w14:textId="77777777" w:rsidR="00C91459" w:rsidRDefault="00C91459">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Microgateway</w:t>
      </w:r>
      <w:r>
        <w:tab/>
      </w:r>
      <w:r>
        <w:fldChar w:fldCharType="begin"/>
      </w:r>
      <w:r>
        <w:instrText xml:space="preserve"> PAGEREF _Toc26273278 \h </w:instrText>
      </w:r>
      <w:r>
        <w:fldChar w:fldCharType="separate"/>
      </w:r>
      <w:r>
        <w:t>23</w:t>
      </w:r>
      <w:r>
        <w:fldChar w:fldCharType="end"/>
      </w:r>
    </w:p>
    <w:p w14:paraId="36BADF7A" w14:textId="77777777" w:rsidR="00C91459" w:rsidRDefault="00C91459">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6273279 \h </w:instrText>
      </w:r>
      <w:r>
        <w:fldChar w:fldCharType="separate"/>
      </w:r>
      <w:r>
        <w:t>23</w:t>
      </w:r>
      <w:r>
        <w:fldChar w:fldCharType="end"/>
      </w:r>
    </w:p>
    <w:p w14:paraId="3A1C19C5" w14:textId="77777777" w:rsidR="00C91459" w:rsidRDefault="00C91459">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6273280 \h </w:instrText>
      </w:r>
      <w:r>
        <w:fldChar w:fldCharType="separate"/>
      </w:r>
      <w:r>
        <w:t>23</w:t>
      </w:r>
      <w:r>
        <w:fldChar w:fldCharType="end"/>
      </w:r>
    </w:p>
    <w:p w14:paraId="63157B39" w14:textId="77777777" w:rsidR="00C91459" w:rsidRDefault="00C91459">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6273281 \h </w:instrText>
      </w:r>
      <w:r>
        <w:fldChar w:fldCharType="separate"/>
      </w:r>
      <w:r>
        <w:t>24</w:t>
      </w:r>
      <w:r>
        <w:fldChar w:fldCharType="end"/>
      </w:r>
    </w:p>
    <w:p w14:paraId="4A251FAF" w14:textId="77777777" w:rsidR="00C91459" w:rsidRPr="00C91459" w:rsidRDefault="00C91459">
      <w:pPr>
        <w:pStyle w:val="Verzeichnis3"/>
        <w:rPr>
          <w:rFonts w:asciiTheme="minorHAnsi" w:eastAsiaTheme="minorEastAsia" w:hAnsiTheme="minorHAnsi" w:cstheme="minorBidi"/>
          <w:sz w:val="22"/>
          <w:szCs w:val="22"/>
          <w:lang w:val="en-US"/>
        </w:rPr>
      </w:pPr>
      <w:r w:rsidRPr="000600C6">
        <w:rPr>
          <w:lang w:val="en-US"/>
        </w:rPr>
        <w:t>4.2.3</w:t>
      </w:r>
      <w:r w:rsidRPr="00C91459">
        <w:rPr>
          <w:rFonts w:asciiTheme="minorHAnsi" w:eastAsiaTheme="minorEastAsia" w:hAnsiTheme="minorHAnsi" w:cstheme="minorBidi"/>
          <w:sz w:val="22"/>
          <w:szCs w:val="22"/>
          <w:lang w:val="en-US"/>
        </w:rPr>
        <w:tab/>
      </w:r>
      <w:r w:rsidRPr="000600C6">
        <w:rPr>
          <w:lang w:val="en-US"/>
        </w:rPr>
        <w:t>Circuit breaker</w:t>
      </w:r>
      <w:r w:rsidRPr="00C91459">
        <w:rPr>
          <w:lang w:val="en-US"/>
        </w:rPr>
        <w:tab/>
      </w:r>
      <w:r>
        <w:fldChar w:fldCharType="begin"/>
      </w:r>
      <w:r w:rsidRPr="00C91459">
        <w:rPr>
          <w:lang w:val="en-US"/>
        </w:rPr>
        <w:instrText xml:space="preserve"> PAGEREF _Toc26273282 \h </w:instrText>
      </w:r>
      <w:r>
        <w:fldChar w:fldCharType="separate"/>
      </w:r>
      <w:r w:rsidRPr="00C91459">
        <w:rPr>
          <w:lang w:val="en-US"/>
        </w:rPr>
        <w:t>26</w:t>
      </w:r>
      <w:r>
        <w:fldChar w:fldCharType="end"/>
      </w:r>
    </w:p>
    <w:p w14:paraId="0D3D5E95"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2.4</w:t>
      </w:r>
      <w:r w:rsidRPr="00C91459">
        <w:rPr>
          <w:rFonts w:asciiTheme="minorHAnsi" w:eastAsiaTheme="minorEastAsia" w:hAnsiTheme="minorHAnsi" w:cstheme="minorBidi"/>
          <w:sz w:val="22"/>
          <w:szCs w:val="22"/>
          <w:lang w:val="en-US"/>
        </w:rPr>
        <w:tab/>
      </w:r>
      <w:r w:rsidRPr="00C91459">
        <w:rPr>
          <w:lang w:val="en-US"/>
        </w:rPr>
        <w:t>Retry</w:t>
      </w:r>
      <w:r w:rsidRPr="00C91459">
        <w:rPr>
          <w:lang w:val="en-US"/>
        </w:rPr>
        <w:tab/>
      </w:r>
      <w:r>
        <w:fldChar w:fldCharType="begin"/>
      </w:r>
      <w:r w:rsidRPr="00C91459">
        <w:rPr>
          <w:lang w:val="en-US"/>
        </w:rPr>
        <w:instrText xml:space="preserve"> PAGEREF _Toc26273283 \h </w:instrText>
      </w:r>
      <w:r>
        <w:fldChar w:fldCharType="separate"/>
      </w:r>
      <w:r w:rsidRPr="00C91459">
        <w:rPr>
          <w:lang w:val="en-US"/>
        </w:rPr>
        <w:t>28</w:t>
      </w:r>
      <w:r>
        <w:fldChar w:fldCharType="end"/>
      </w:r>
    </w:p>
    <w:p w14:paraId="06624416"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2.5</w:t>
      </w:r>
      <w:r w:rsidRPr="00C91459">
        <w:rPr>
          <w:rFonts w:asciiTheme="minorHAnsi" w:eastAsiaTheme="minorEastAsia" w:hAnsiTheme="minorHAnsi" w:cstheme="minorBidi"/>
          <w:sz w:val="22"/>
          <w:szCs w:val="22"/>
          <w:lang w:val="en-US"/>
        </w:rPr>
        <w:tab/>
      </w:r>
      <w:r w:rsidRPr="00C91459">
        <w:rPr>
          <w:lang w:val="en-US"/>
        </w:rPr>
        <w:t>Rate Limiting</w:t>
      </w:r>
      <w:r w:rsidRPr="00C91459">
        <w:rPr>
          <w:lang w:val="en-US"/>
        </w:rPr>
        <w:tab/>
      </w:r>
      <w:r>
        <w:fldChar w:fldCharType="begin"/>
      </w:r>
      <w:r w:rsidRPr="00C91459">
        <w:rPr>
          <w:lang w:val="en-US"/>
        </w:rPr>
        <w:instrText xml:space="preserve"> PAGEREF _Toc26273284 \h </w:instrText>
      </w:r>
      <w:r>
        <w:fldChar w:fldCharType="separate"/>
      </w:r>
      <w:r w:rsidRPr="00C91459">
        <w:rPr>
          <w:lang w:val="en-US"/>
        </w:rPr>
        <w:t>29</w:t>
      </w:r>
      <w:r>
        <w:fldChar w:fldCharType="end"/>
      </w:r>
    </w:p>
    <w:p w14:paraId="02DABE30" w14:textId="77777777" w:rsidR="00C91459" w:rsidRDefault="00C91459">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6273285 \h </w:instrText>
      </w:r>
      <w:r>
        <w:fldChar w:fldCharType="separate"/>
      </w:r>
      <w:r>
        <w:t>30</w:t>
      </w:r>
      <w:r>
        <w:fldChar w:fldCharType="end"/>
      </w:r>
    </w:p>
    <w:p w14:paraId="1CBEE1C6" w14:textId="77777777" w:rsidR="00C91459" w:rsidRDefault="00C91459">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API Management</w:t>
      </w:r>
      <w:r>
        <w:tab/>
      </w:r>
      <w:r>
        <w:fldChar w:fldCharType="begin"/>
      </w:r>
      <w:r>
        <w:instrText xml:space="preserve"> PAGEREF _Toc26273286 \h </w:instrText>
      </w:r>
      <w:r>
        <w:fldChar w:fldCharType="separate"/>
      </w:r>
      <w:r>
        <w:t>30</w:t>
      </w:r>
      <w:r>
        <w:fldChar w:fldCharType="end"/>
      </w:r>
    </w:p>
    <w:p w14:paraId="61E83475" w14:textId="77777777" w:rsidR="00C91459" w:rsidRDefault="00C91459">
      <w:pPr>
        <w:pStyle w:val="Verzeichnis3"/>
        <w:rPr>
          <w:rFonts w:asciiTheme="minorHAnsi" w:eastAsiaTheme="minorEastAsia" w:hAnsiTheme="minorHAnsi" w:cstheme="minorBidi"/>
          <w:sz w:val="22"/>
          <w:szCs w:val="22"/>
        </w:rPr>
      </w:pPr>
      <w:r>
        <w:t>4.3.2</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6273287 \h </w:instrText>
      </w:r>
      <w:r>
        <w:fldChar w:fldCharType="separate"/>
      </w:r>
      <w:r>
        <w:t>31</w:t>
      </w:r>
      <w:r>
        <w:fldChar w:fldCharType="end"/>
      </w:r>
    </w:p>
    <w:p w14:paraId="243160F2"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4.4</w:t>
      </w:r>
      <w:r w:rsidRPr="00C91459">
        <w:rPr>
          <w:rFonts w:asciiTheme="minorHAnsi" w:eastAsiaTheme="minorEastAsia" w:hAnsiTheme="minorHAnsi" w:cstheme="minorBidi"/>
          <w:sz w:val="22"/>
          <w:szCs w:val="22"/>
          <w:lang w:val="en-US"/>
        </w:rPr>
        <w:tab/>
      </w:r>
      <w:r w:rsidRPr="00C91459">
        <w:rPr>
          <w:lang w:val="en-US"/>
        </w:rPr>
        <w:t>Service discovery</w:t>
      </w:r>
      <w:r w:rsidRPr="00C91459">
        <w:rPr>
          <w:lang w:val="en-US"/>
        </w:rPr>
        <w:tab/>
      </w:r>
      <w:r>
        <w:fldChar w:fldCharType="begin"/>
      </w:r>
      <w:r w:rsidRPr="00C91459">
        <w:rPr>
          <w:lang w:val="en-US"/>
        </w:rPr>
        <w:instrText xml:space="preserve"> PAGEREF _Toc26273288 \h </w:instrText>
      </w:r>
      <w:r>
        <w:fldChar w:fldCharType="separate"/>
      </w:r>
      <w:r w:rsidRPr="00C91459">
        <w:rPr>
          <w:lang w:val="en-US"/>
        </w:rPr>
        <w:t>32</w:t>
      </w:r>
      <w:r>
        <w:fldChar w:fldCharType="end"/>
      </w:r>
    </w:p>
    <w:p w14:paraId="1560E1BC"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1</w:t>
      </w:r>
      <w:r w:rsidRPr="00C91459">
        <w:rPr>
          <w:rFonts w:asciiTheme="minorHAnsi" w:eastAsiaTheme="minorEastAsia" w:hAnsiTheme="minorHAnsi" w:cstheme="minorBidi"/>
          <w:sz w:val="22"/>
          <w:szCs w:val="22"/>
          <w:lang w:val="en-US"/>
        </w:rPr>
        <w:tab/>
      </w:r>
      <w:r w:rsidRPr="00C91459">
        <w:rPr>
          <w:lang w:val="en-US"/>
        </w:rPr>
        <w:t>Wo sind alle Services?</w:t>
      </w:r>
      <w:r w:rsidRPr="00C91459">
        <w:rPr>
          <w:lang w:val="en-US"/>
        </w:rPr>
        <w:tab/>
      </w:r>
      <w:r>
        <w:fldChar w:fldCharType="begin"/>
      </w:r>
      <w:r w:rsidRPr="00C91459">
        <w:rPr>
          <w:lang w:val="en-US"/>
        </w:rPr>
        <w:instrText xml:space="preserve"> PAGEREF _Toc26273289 \h </w:instrText>
      </w:r>
      <w:r>
        <w:fldChar w:fldCharType="separate"/>
      </w:r>
      <w:r w:rsidRPr="00C91459">
        <w:rPr>
          <w:lang w:val="en-US"/>
        </w:rPr>
        <w:t>32</w:t>
      </w:r>
      <w:r>
        <w:fldChar w:fldCharType="end"/>
      </w:r>
    </w:p>
    <w:p w14:paraId="40C09727"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2</w:t>
      </w:r>
      <w:r w:rsidRPr="00C91459">
        <w:rPr>
          <w:rFonts w:asciiTheme="minorHAnsi" w:eastAsiaTheme="minorEastAsia" w:hAnsiTheme="minorHAnsi" w:cstheme="minorBidi"/>
          <w:sz w:val="22"/>
          <w:szCs w:val="22"/>
          <w:lang w:val="en-US"/>
        </w:rPr>
        <w:tab/>
      </w:r>
      <w:r w:rsidRPr="00C91459">
        <w:rPr>
          <w:lang w:val="en-US"/>
        </w:rPr>
        <w:t>Was ist Service discovery</w:t>
      </w:r>
      <w:r w:rsidRPr="00C91459">
        <w:rPr>
          <w:lang w:val="en-US"/>
        </w:rPr>
        <w:tab/>
      </w:r>
      <w:r>
        <w:fldChar w:fldCharType="begin"/>
      </w:r>
      <w:r w:rsidRPr="00C91459">
        <w:rPr>
          <w:lang w:val="en-US"/>
        </w:rPr>
        <w:instrText xml:space="preserve"> PAGEREF _Toc26273290 \h </w:instrText>
      </w:r>
      <w:r>
        <w:fldChar w:fldCharType="separate"/>
      </w:r>
      <w:r w:rsidRPr="00C91459">
        <w:rPr>
          <w:lang w:val="en-US"/>
        </w:rPr>
        <w:t>33</w:t>
      </w:r>
      <w:r>
        <w:fldChar w:fldCharType="end"/>
      </w:r>
    </w:p>
    <w:p w14:paraId="3773934D"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3</w:t>
      </w:r>
      <w:r w:rsidRPr="00C91459">
        <w:rPr>
          <w:rFonts w:asciiTheme="minorHAnsi" w:eastAsiaTheme="minorEastAsia" w:hAnsiTheme="minorHAnsi" w:cstheme="minorBidi"/>
          <w:sz w:val="22"/>
          <w:szCs w:val="22"/>
          <w:lang w:val="en-US"/>
        </w:rPr>
        <w:tab/>
      </w:r>
      <w:r w:rsidRPr="00C91459">
        <w:rPr>
          <w:lang w:val="en-US"/>
        </w:rPr>
        <w:t>Serverseitige discovery</w:t>
      </w:r>
      <w:r w:rsidRPr="00C91459">
        <w:rPr>
          <w:lang w:val="en-US"/>
        </w:rPr>
        <w:tab/>
      </w:r>
      <w:r>
        <w:fldChar w:fldCharType="begin"/>
      </w:r>
      <w:r w:rsidRPr="00C91459">
        <w:rPr>
          <w:lang w:val="en-US"/>
        </w:rPr>
        <w:instrText xml:space="preserve"> PAGEREF _Toc26273291 \h </w:instrText>
      </w:r>
      <w:r>
        <w:fldChar w:fldCharType="separate"/>
      </w:r>
      <w:r w:rsidRPr="00C91459">
        <w:rPr>
          <w:lang w:val="en-US"/>
        </w:rPr>
        <w:t>33</w:t>
      </w:r>
      <w:r>
        <w:fldChar w:fldCharType="end"/>
      </w:r>
    </w:p>
    <w:p w14:paraId="67E6CC88" w14:textId="77777777" w:rsidR="00C91459" w:rsidRDefault="00C91459">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6273292 \h </w:instrText>
      </w:r>
      <w:r>
        <w:fldChar w:fldCharType="separate"/>
      </w:r>
      <w:r>
        <w:t>34</w:t>
      </w:r>
      <w:r>
        <w:fldChar w:fldCharType="end"/>
      </w:r>
    </w:p>
    <w:p w14:paraId="1C417C43" w14:textId="77777777" w:rsidR="00C91459" w:rsidRDefault="00C91459">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6273293 \h </w:instrText>
      </w:r>
      <w:r>
        <w:fldChar w:fldCharType="separate"/>
      </w:r>
      <w:r>
        <w:t>35</w:t>
      </w:r>
      <w:r>
        <w:fldChar w:fldCharType="end"/>
      </w:r>
    </w:p>
    <w:p w14:paraId="1748DDAD" w14:textId="77777777" w:rsidR="00C91459" w:rsidRDefault="00C91459">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6273294 \h </w:instrText>
      </w:r>
      <w:r>
        <w:fldChar w:fldCharType="separate"/>
      </w:r>
      <w:r>
        <w:t>36</w:t>
      </w:r>
      <w:r>
        <w:fldChar w:fldCharType="end"/>
      </w:r>
    </w:p>
    <w:p w14:paraId="616CE653" w14:textId="77777777" w:rsidR="00C91459" w:rsidRDefault="00C91459">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6273295 \h </w:instrText>
      </w:r>
      <w:r>
        <w:fldChar w:fldCharType="separate"/>
      </w:r>
      <w:r>
        <w:t>36</w:t>
      </w:r>
      <w:r>
        <w:fldChar w:fldCharType="end"/>
      </w:r>
    </w:p>
    <w:p w14:paraId="29CCEC00" w14:textId="77777777" w:rsidR="00C91459" w:rsidRDefault="00C91459">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6273296 \h </w:instrText>
      </w:r>
      <w:r>
        <w:fldChar w:fldCharType="separate"/>
      </w:r>
      <w:r>
        <w:t>36</w:t>
      </w:r>
      <w:r>
        <w:fldChar w:fldCharType="end"/>
      </w:r>
    </w:p>
    <w:p w14:paraId="35867A6B" w14:textId="77777777" w:rsidR="00C91459" w:rsidRDefault="00C91459">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6273297 \h </w:instrText>
      </w:r>
      <w:r>
        <w:fldChar w:fldCharType="separate"/>
      </w:r>
      <w:r>
        <w:t>37</w:t>
      </w:r>
      <w:r>
        <w:fldChar w:fldCharType="end"/>
      </w:r>
    </w:p>
    <w:p w14:paraId="03131A1D" w14:textId="77777777" w:rsidR="00C91459" w:rsidRDefault="00C91459">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6273298 \h </w:instrText>
      </w:r>
      <w:r>
        <w:fldChar w:fldCharType="separate"/>
      </w:r>
      <w:r>
        <w:t>38</w:t>
      </w:r>
      <w:r>
        <w:fldChar w:fldCharType="end"/>
      </w:r>
    </w:p>
    <w:p w14:paraId="0EDD89B4" w14:textId="77777777" w:rsidR="00C91459" w:rsidRDefault="00C91459">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6273299 \h </w:instrText>
      </w:r>
      <w:r>
        <w:fldChar w:fldCharType="separate"/>
      </w:r>
      <w:r>
        <w:t>38</w:t>
      </w:r>
      <w:r>
        <w:fldChar w:fldCharType="end"/>
      </w:r>
    </w:p>
    <w:p w14:paraId="63F87696" w14:textId="77777777" w:rsidR="00C91459" w:rsidRDefault="00C91459">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6273300 \h </w:instrText>
      </w:r>
      <w:r>
        <w:fldChar w:fldCharType="separate"/>
      </w:r>
      <w:r>
        <w:t>38</w:t>
      </w:r>
      <w:r>
        <w:fldChar w:fldCharType="end"/>
      </w:r>
    </w:p>
    <w:p w14:paraId="4DEA522D" w14:textId="77777777" w:rsidR="00C91459" w:rsidRDefault="00C91459">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6273301 \h </w:instrText>
      </w:r>
      <w:r>
        <w:fldChar w:fldCharType="separate"/>
      </w:r>
      <w:r>
        <w:t>39</w:t>
      </w:r>
      <w:r>
        <w:fldChar w:fldCharType="end"/>
      </w:r>
    </w:p>
    <w:p w14:paraId="315F6197"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5.1</w:t>
      </w:r>
      <w:r w:rsidRPr="00C91459">
        <w:rPr>
          <w:rFonts w:asciiTheme="minorHAnsi" w:eastAsiaTheme="minorEastAsia" w:hAnsiTheme="minorHAnsi" w:cstheme="minorBidi"/>
          <w:sz w:val="22"/>
          <w:szCs w:val="22"/>
          <w:lang w:val="en-US"/>
        </w:rPr>
        <w:tab/>
      </w:r>
      <w:r w:rsidRPr="00C91459">
        <w:rPr>
          <w:lang w:val="en-US"/>
        </w:rPr>
        <w:t>Das Service-Mesh Istio</w:t>
      </w:r>
      <w:r w:rsidRPr="00C91459">
        <w:rPr>
          <w:lang w:val="en-US"/>
        </w:rPr>
        <w:tab/>
      </w:r>
      <w:r>
        <w:fldChar w:fldCharType="begin"/>
      </w:r>
      <w:r w:rsidRPr="00C91459">
        <w:rPr>
          <w:lang w:val="en-US"/>
        </w:rPr>
        <w:instrText xml:space="preserve"> PAGEREF _Toc26273302 \h </w:instrText>
      </w:r>
      <w:r>
        <w:fldChar w:fldCharType="separate"/>
      </w:r>
      <w:r w:rsidRPr="00C91459">
        <w:rPr>
          <w:lang w:val="en-US"/>
        </w:rPr>
        <w:t>39</w:t>
      </w:r>
      <w:r>
        <w:fldChar w:fldCharType="end"/>
      </w:r>
    </w:p>
    <w:p w14:paraId="332F9E25"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5.1.1</w:t>
      </w:r>
      <w:r w:rsidRPr="00C91459">
        <w:rPr>
          <w:rFonts w:asciiTheme="minorHAnsi" w:eastAsiaTheme="minorEastAsia" w:hAnsiTheme="minorHAnsi" w:cstheme="minorBidi"/>
          <w:sz w:val="22"/>
          <w:szCs w:val="22"/>
          <w:lang w:val="en-US"/>
        </w:rPr>
        <w:tab/>
      </w:r>
      <w:r w:rsidRPr="00C91459">
        <w:rPr>
          <w:lang w:val="en-US"/>
        </w:rPr>
        <w:t>Istio Architecture</w:t>
      </w:r>
      <w:r w:rsidRPr="00C91459">
        <w:rPr>
          <w:lang w:val="en-US"/>
        </w:rPr>
        <w:tab/>
      </w:r>
      <w:r>
        <w:fldChar w:fldCharType="begin"/>
      </w:r>
      <w:r w:rsidRPr="00C91459">
        <w:rPr>
          <w:lang w:val="en-US"/>
        </w:rPr>
        <w:instrText xml:space="preserve"> PAGEREF _Toc26273303 \h </w:instrText>
      </w:r>
      <w:r>
        <w:fldChar w:fldCharType="separate"/>
      </w:r>
      <w:r w:rsidRPr="00C91459">
        <w:rPr>
          <w:lang w:val="en-US"/>
        </w:rPr>
        <w:t>39</w:t>
      </w:r>
      <w:r>
        <w:fldChar w:fldCharType="end"/>
      </w:r>
    </w:p>
    <w:p w14:paraId="44D2C570" w14:textId="77777777" w:rsidR="00C91459" w:rsidRDefault="00C91459">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6273304 \h </w:instrText>
      </w:r>
      <w:r>
        <w:fldChar w:fldCharType="separate"/>
      </w:r>
      <w:r>
        <w:t>39</w:t>
      </w:r>
      <w:r>
        <w:fldChar w:fldCharType="end"/>
      </w:r>
    </w:p>
    <w:p w14:paraId="64ED24EA" w14:textId="77777777" w:rsidR="00C91459" w:rsidRDefault="00C91459">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6273305 \h </w:instrText>
      </w:r>
      <w:r>
        <w:fldChar w:fldCharType="separate"/>
      </w:r>
      <w:r>
        <w:t>40</w:t>
      </w:r>
      <w:r>
        <w:fldChar w:fldCharType="end"/>
      </w:r>
    </w:p>
    <w:p w14:paraId="78AE0CEE" w14:textId="77777777" w:rsidR="00C91459" w:rsidRDefault="00C91459">
      <w:pPr>
        <w:pStyle w:val="Verzeichnis1"/>
        <w:rPr>
          <w:rFonts w:asciiTheme="minorHAnsi" w:eastAsiaTheme="minorEastAsia" w:hAnsiTheme="minorHAnsi" w:cstheme="minorBidi"/>
          <w:b w:val="0"/>
          <w:sz w:val="22"/>
          <w:szCs w:val="22"/>
        </w:rPr>
      </w:pPr>
      <w:r w:rsidRPr="00C91459">
        <w:t>7</w:t>
      </w:r>
      <w:r>
        <w:rPr>
          <w:rFonts w:asciiTheme="minorHAnsi" w:eastAsiaTheme="minorEastAsia" w:hAnsiTheme="minorHAnsi" w:cstheme="minorBidi"/>
          <w:b w:val="0"/>
          <w:sz w:val="22"/>
          <w:szCs w:val="22"/>
        </w:rPr>
        <w:tab/>
      </w:r>
      <w:r w:rsidRPr="00C91459">
        <w:t>Mögliche Quellen</w:t>
      </w:r>
      <w:r>
        <w:tab/>
      </w:r>
      <w:r>
        <w:fldChar w:fldCharType="begin"/>
      </w:r>
      <w:r>
        <w:instrText xml:space="preserve"> PAGEREF _Toc26273306 \h </w:instrText>
      </w:r>
      <w:r>
        <w:fldChar w:fldCharType="separate"/>
      </w:r>
      <w:r>
        <w:t>42</w:t>
      </w:r>
      <w:r>
        <w:fldChar w:fldCharType="end"/>
      </w:r>
    </w:p>
    <w:p w14:paraId="48330431" w14:textId="77777777" w:rsidR="00C91459" w:rsidRDefault="00C91459">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6273307 \h </w:instrText>
      </w:r>
      <w:r>
        <w:fldChar w:fldCharType="separate"/>
      </w:r>
      <w:r>
        <w:t>43</w:t>
      </w:r>
      <w:r>
        <w:fldChar w:fldCharType="end"/>
      </w:r>
    </w:p>
    <w:p w14:paraId="68349DD8" w14:textId="77777777" w:rsidR="00C91459" w:rsidRDefault="00C91459">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6273308 \h </w:instrText>
      </w:r>
      <w:r>
        <w:fldChar w:fldCharType="separate"/>
      </w:r>
      <w:r>
        <w:t>44</w:t>
      </w:r>
      <w:r>
        <w:fldChar w:fldCharType="end"/>
      </w:r>
    </w:p>
    <w:p w14:paraId="459863B3" w14:textId="77777777" w:rsidR="00C91459" w:rsidRDefault="00C91459">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6273309 \h </w:instrText>
      </w:r>
      <w:r>
        <w:fldChar w:fldCharType="separate"/>
      </w:r>
      <w:r>
        <w:t>45</w:t>
      </w:r>
      <w:r>
        <w:fldChar w:fldCharType="end"/>
      </w:r>
    </w:p>
    <w:p w14:paraId="0235AA04" w14:textId="77777777" w:rsidR="00C91459" w:rsidRDefault="00C91459">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6273310 \h </w:instrText>
      </w:r>
      <w:r>
        <w:fldChar w:fldCharType="separate"/>
      </w:r>
      <w:r>
        <w:t>46</w:t>
      </w:r>
      <w:r>
        <w:fldChar w:fldCharType="end"/>
      </w:r>
    </w:p>
    <w:p w14:paraId="5FC802B7" w14:textId="77777777" w:rsidR="00C91459" w:rsidRDefault="00C91459">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6273311 \h </w:instrText>
      </w:r>
      <w:r>
        <w:fldChar w:fldCharType="separate"/>
      </w:r>
      <w:r>
        <w:t>47</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6273251"/>
      <w:r>
        <w:t>Abbildungsverzeichnis</w:t>
      </w:r>
      <w:bookmarkEnd w:id="6"/>
    </w:p>
    <w:p w14:paraId="26D6D55C" w14:textId="77777777" w:rsidR="00C91459"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C91459">
        <w:t>Abbildung 1 Monolith gegen Microservices Quelle: Eigene Darstellung</w:t>
      </w:r>
      <w:r w:rsidR="00C91459">
        <w:tab/>
      </w:r>
      <w:r w:rsidR="00C91459">
        <w:fldChar w:fldCharType="begin"/>
      </w:r>
      <w:r w:rsidR="00C91459">
        <w:instrText xml:space="preserve"> PAGEREF _Toc26273312 \h </w:instrText>
      </w:r>
      <w:r w:rsidR="00C91459">
        <w:fldChar w:fldCharType="separate"/>
      </w:r>
      <w:r w:rsidR="00C91459">
        <w:t>9</w:t>
      </w:r>
      <w:r w:rsidR="00C91459">
        <w:fldChar w:fldCharType="end"/>
      </w:r>
    </w:p>
    <w:p w14:paraId="1AC3E9AA"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 xml:space="preserve">Abbildung 2 Docker – Beginner’s Guide – Part 1: Images &amp; Containers (Quelle: </w:t>
      </w:r>
      <w:r w:rsidRPr="00C91459">
        <w:rPr>
          <w:color w:val="0000FF"/>
          <w:u w:val="single"/>
          <w:lang w:val="en-US"/>
        </w:rPr>
        <w:t>https://codingthesmartway.com/wp-content/uploads/2019/02/010-1024x500.png</w:t>
      </w:r>
      <w:r w:rsidRPr="00C91459">
        <w:rPr>
          <w:lang w:val="en-US"/>
        </w:rPr>
        <w:t>)</w:t>
      </w:r>
      <w:r w:rsidRPr="00C91459">
        <w:rPr>
          <w:lang w:val="en-US"/>
        </w:rPr>
        <w:tab/>
      </w:r>
      <w:r>
        <w:fldChar w:fldCharType="begin"/>
      </w:r>
      <w:r w:rsidRPr="00C91459">
        <w:rPr>
          <w:lang w:val="en-US"/>
        </w:rPr>
        <w:instrText xml:space="preserve"> PAGEREF _Toc26273313 \h </w:instrText>
      </w:r>
      <w:r>
        <w:fldChar w:fldCharType="separate"/>
      </w:r>
      <w:r w:rsidRPr="00C91459">
        <w:rPr>
          <w:lang w:val="en-US"/>
        </w:rPr>
        <w:t>11</w:t>
      </w:r>
      <w:r>
        <w:fldChar w:fldCharType="end"/>
      </w:r>
    </w:p>
    <w:p w14:paraId="68E7DDEC"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3: Container deployment in Kubernetes (Ushio 2018)</w:t>
      </w:r>
      <w:r w:rsidRPr="00C91459">
        <w:rPr>
          <w:lang w:val="en-US"/>
        </w:rPr>
        <w:tab/>
      </w:r>
      <w:r>
        <w:fldChar w:fldCharType="begin"/>
      </w:r>
      <w:r w:rsidRPr="00C91459">
        <w:rPr>
          <w:lang w:val="en-US"/>
        </w:rPr>
        <w:instrText xml:space="preserve"> PAGEREF _Toc26273314 \h </w:instrText>
      </w:r>
      <w:r>
        <w:fldChar w:fldCharType="separate"/>
      </w:r>
      <w:r w:rsidRPr="00C91459">
        <w:rPr>
          <w:lang w:val="en-US"/>
        </w:rPr>
        <w:t>16</w:t>
      </w:r>
      <w:r>
        <w:fldChar w:fldCharType="end"/>
      </w:r>
    </w:p>
    <w:p w14:paraId="2239854C" w14:textId="77777777" w:rsidR="00C91459" w:rsidRDefault="00C91459">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6273315 \h </w:instrText>
      </w:r>
      <w:r>
        <w:fldChar w:fldCharType="separate"/>
      </w:r>
      <w:r>
        <w:t>17</w:t>
      </w:r>
      <w:r>
        <w:fldChar w:fldCharType="end"/>
      </w:r>
    </w:p>
    <w:p w14:paraId="13BB70EE" w14:textId="77777777" w:rsidR="00C91459" w:rsidRDefault="00C91459">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6273316 \h </w:instrText>
      </w:r>
      <w:r>
        <w:fldChar w:fldCharType="separate"/>
      </w:r>
      <w:r>
        <w:t>18</w:t>
      </w:r>
      <w:r>
        <w:fldChar w:fldCharType="end"/>
      </w:r>
    </w:p>
    <w:p w14:paraId="18E81668" w14:textId="77777777" w:rsidR="00C91459" w:rsidRDefault="00C91459">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6273317 \h </w:instrText>
      </w:r>
      <w:r>
        <w:fldChar w:fldCharType="separate"/>
      </w:r>
      <w:r>
        <w:t>19</w:t>
      </w:r>
      <w:r>
        <w:fldChar w:fldCharType="end"/>
      </w:r>
    </w:p>
    <w:p w14:paraId="1AB05340" w14:textId="77777777" w:rsidR="00C91459" w:rsidRDefault="00C91459">
      <w:pPr>
        <w:pStyle w:val="Abbildungsverzeichnis"/>
        <w:rPr>
          <w:rFonts w:asciiTheme="minorHAnsi" w:eastAsiaTheme="minorEastAsia" w:hAnsiTheme="minorHAnsi" w:cstheme="minorBidi"/>
          <w:sz w:val="22"/>
          <w:szCs w:val="22"/>
        </w:rPr>
      </w:pPr>
      <w:r>
        <w:t>Abbildung 7: API Gateway Übersicht (11/20/2019)</w:t>
      </w:r>
      <w:r>
        <w:tab/>
      </w:r>
      <w:r>
        <w:fldChar w:fldCharType="begin"/>
      </w:r>
      <w:r>
        <w:instrText xml:space="preserve"> PAGEREF _Toc26273318 \h </w:instrText>
      </w:r>
      <w:r>
        <w:fldChar w:fldCharType="separate"/>
      </w:r>
      <w:r>
        <w:t>22</w:t>
      </w:r>
      <w:r>
        <w:fldChar w:fldCharType="end"/>
      </w:r>
    </w:p>
    <w:p w14:paraId="79766BF4" w14:textId="77777777" w:rsidR="00C91459" w:rsidRDefault="00C91459">
      <w:pPr>
        <w:pStyle w:val="Abbildungsverzeichnis"/>
        <w:rPr>
          <w:rFonts w:asciiTheme="minorHAnsi" w:eastAsiaTheme="minorEastAsia" w:hAnsiTheme="minorHAnsi" w:cstheme="minorBidi"/>
          <w:sz w:val="22"/>
          <w:szCs w:val="22"/>
        </w:rPr>
      </w:pPr>
      <w:r w:rsidRPr="00C91459">
        <w:t xml:space="preserve">Abbildung 8: API Gateways Backends for frontends </w:t>
      </w:r>
      <w:r>
        <w:t>(11/20/2019)</w:t>
      </w:r>
      <w:r>
        <w:tab/>
      </w:r>
      <w:r>
        <w:fldChar w:fldCharType="begin"/>
      </w:r>
      <w:r>
        <w:instrText xml:space="preserve"> PAGEREF _Toc26273319 \h </w:instrText>
      </w:r>
      <w:r>
        <w:fldChar w:fldCharType="separate"/>
      </w:r>
      <w:r>
        <w:t>23</w:t>
      </w:r>
      <w:r>
        <w:fldChar w:fldCharType="end"/>
      </w:r>
    </w:p>
    <w:p w14:paraId="4F186833" w14:textId="77777777" w:rsidR="00C91459" w:rsidRDefault="00C91459">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6273320 \h </w:instrText>
      </w:r>
      <w:r>
        <w:fldChar w:fldCharType="separate"/>
      </w:r>
      <w:r>
        <w:t>24</w:t>
      </w:r>
      <w:r>
        <w:fldChar w:fldCharType="end"/>
      </w:r>
    </w:p>
    <w:p w14:paraId="76625067" w14:textId="77777777" w:rsidR="00C91459" w:rsidRDefault="00C91459">
      <w:pPr>
        <w:pStyle w:val="Abbildungsverzeichnis"/>
        <w:rPr>
          <w:rFonts w:asciiTheme="minorHAnsi" w:eastAsiaTheme="minorEastAsia" w:hAnsiTheme="minorHAnsi" w:cstheme="minorBidi"/>
          <w:sz w:val="22"/>
          <w:szCs w:val="22"/>
        </w:rPr>
      </w:pPr>
      <w:r>
        <w:t>Abbildung 10: Schiff Links Ohne Bulkhead (11/28/2019)</w:t>
      </w:r>
      <w:r>
        <w:tab/>
      </w:r>
      <w:r>
        <w:fldChar w:fldCharType="begin"/>
      </w:r>
      <w:r>
        <w:instrText xml:space="preserve"> PAGEREF _Toc26273321 \h </w:instrText>
      </w:r>
      <w:r>
        <w:fldChar w:fldCharType="separate"/>
      </w:r>
      <w:r>
        <w:t>25</w:t>
      </w:r>
      <w:r>
        <w:fldChar w:fldCharType="end"/>
      </w:r>
    </w:p>
    <w:p w14:paraId="34B3847E" w14:textId="77777777" w:rsidR="00C91459" w:rsidRDefault="00C91459">
      <w:pPr>
        <w:pStyle w:val="Abbildungsverzeichnis"/>
        <w:rPr>
          <w:rFonts w:asciiTheme="minorHAnsi" w:eastAsiaTheme="minorEastAsia" w:hAnsiTheme="minorHAnsi" w:cstheme="minorBidi"/>
          <w:sz w:val="22"/>
          <w:szCs w:val="22"/>
        </w:rPr>
      </w:pPr>
      <w:r>
        <w:t>Abbildung 11: Schiff Rechts mit Bulkhead (11/28/2019)</w:t>
      </w:r>
      <w:r>
        <w:tab/>
      </w:r>
      <w:r>
        <w:fldChar w:fldCharType="begin"/>
      </w:r>
      <w:r>
        <w:instrText xml:space="preserve"> PAGEREF _Toc26273322 \h </w:instrText>
      </w:r>
      <w:r>
        <w:fldChar w:fldCharType="separate"/>
      </w:r>
      <w:r>
        <w:t>25</w:t>
      </w:r>
      <w:r>
        <w:fldChar w:fldCharType="end"/>
      </w:r>
    </w:p>
    <w:p w14:paraId="65EEA006" w14:textId="77777777" w:rsidR="00C91459" w:rsidRDefault="00C91459">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6273323 \h </w:instrText>
      </w:r>
      <w:r>
        <w:fldChar w:fldCharType="separate"/>
      </w:r>
      <w:r>
        <w:t>25</w:t>
      </w:r>
      <w:r>
        <w:fldChar w:fldCharType="end"/>
      </w:r>
    </w:p>
    <w:p w14:paraId="0E7E069C" w14:textId="77777777" w:rsidR="00C91459" w:rsidRDefault="00C91459">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6273324 \h </w:instrText>
      </w:r>
      <w:r>
        <w:fldChar w:fldCharType="separate"/>
      </w:r>
      <w:r>
        <w:t>27</w:t>
      </w:r>
      <w:r>
        <w:fldChar w:fldCharType="end"/>
      </w:r>
    </w:p>
    <w:p w14:paraId="13D04EE3"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4: Rate Limiter (Storozhuk 2018)</w:t>
      </w:r>
      <w:r w:rsidRPr="00C91459">
        <w:rPr>
          <w:lang w:val="en-US"/>
        </w:rPr>
        <w:tab/>
      </w:r>
      <w:r>
        <w:fldChar w:fldCharType="begin"/>
      </w:r>
      <w:r w:rsidRPr="00C91459">
        <w:rPr>
          <w:lang w:val="en-US"/>
        </w:rPr>
        <w:instrText xml:space="preserve"> PAGEREF _Toc26273325 \h </w:instrText>
      </w:r>
      <w:r>
        <w:fldChar w:fldCharType="separate"/>
      </w:r>
      <w:r w:rsidRPr="00C91459">
        <w:rPr>
          <w:lang w:val="en-US"/>
        </w:rPr>
        <w:t>29</w:t>
      </w:r>
      <w:r>
        <w:fldChar w:fldCharType="end"/>
      </w:r>
    </w:p>
    <w:p w14:paraId="396F277E"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5: API Managment Gateway Overview (Posta 2019)</w:t>
      </w:r>
      <w:r w:rsidRPr="00C91459">
        <w:rPr>
          <w:lang w:val="en-US"/>
        </w:rPr>
        <w:tab/>
      </w:r>
      <w:r>
        <w:fldChar w:fldCharType="begin"/>
      </w:r>
      <w:r w:rsidRPr="00C91459">
        <w:rPr>
          <w:lang w:val="en-US"/>
        </w:rPr>
        <w:instrText xml:space="preserve"> PAGEREF _Toc26273326 \h </w:instrText>
      </w:r>
      <w:r>
        <w:fldChar w:fldCharType="separate"/>
      </w:r>
      <w:r w:rsidRPr="00C91459">
        <w:rPr>
          <w:lang w:val="en-US"/>
        </w:rPr>
        <w:t>31</w:t>
      </w:r>
      <w:r>
        <w:fldChar w:fldCharType="end"/>
      </w:r>
    </w:p>
    <w:p w14:paraId="784ADC1F"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6: Distributed Tracing (Kyma)</w:t>
      </w:r>
      <w:r w:rsidRPr="00C91459">
        <w:rPr>
          <w:lang w:val="en-US"/>
        </w:rPr>
        <w:tab/>
      </w:r>
      <w:r>
        <w:fldChar w:fldCharType="begin"/>
      </w:r>
      <w:r w:rsidRPr="00C91459">
        <w:rPr>
          <w:lang w:val="en-US"/>
        </w:rPr>
        <w:instrText xml:space="preserve"> PAGEREF _Toc26273327 \h </w:instrText>
      </w:r>
      <w:r>
        <w:fldChar w:fldCharType="separate"/>
      </w:r>
      <w:r w:rsidRPr="00C91459">
        <w:rPr>
          <w:lang w:val="en-US"/>
        </w:rPr>
        <w:t>32</w:t>
      </w:r>
      <w:r>
        <w:fldChar w:fldCharType="end"/>
      </w:r>
    </w:p>
    <w:p w14:paraId="6AEB78CF"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7: Wiso ist Service discovery notwendig (Richardson, Chris of Eventuate, Inc. 2015)</w:t>
      </w:r>
      <w:r w:rsidRPr="00C91459">
        <w:rPr>
          <w:lang w:val="en-US"/>
        </w:rPr>
        <w:tab/>
      </w:r>
      <w:r>
        <w:fldChar w:fldCharType="begin"/>
      </w:r>
      <w:r w:rsidRPr="00C91459">
        <w:rPr>
          <w:lang w:val="en-US"/>
        </w:rPr>
        <w:instrText xml:space="preserve"> PAGEREF _Toc26273328 \h </w:instrText>
      </w:r>
      <w:r>
        <w:fldChar w:fldCharType="separate"/>
      </w:r>
      <w:r w:rsidRPr="00C91459">
        <w:rPr>
          <w:lang w:val="en-US"/>
        </w:rPr>
        <w:t>33</w:t>
      </w:r>
      <w:r>
        <w:fldChar w:fldCharType="end"/>
      </w:r>
    </w:p>
    <w:p w14:paraId="66869E99"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8: Server-Side discovery Pattern (Richardson, Chris of Eventuate, Inc. 2015)</w:t>
      </w:r>
      <w:r w:rsidRPr="00C91459">
        <w:rPr>
          <w:lang w:val="en-US"/>
        </w:rPr>
        <w:tab/>
      </w:r>
      <w:r>
        <w:fldChar w:fldCharType="begin"/>
      </w:r>
      <w:r w:rsidRPr="00C91459">
        <w:rPr>
          <w:lang w:val="en-US"/>
        </w:rPr>
        <w:instrText xml:space="preserve"> PAGEREF _Toc26273329 \h </w:instrText>
      </w:r>
      <w:r>
        <w:fldChar w:fldCharType="separate"/>
      </w:r>
      <w:r w:rsidRPr="00C91459">
        <w:rPr>
          <w:lang w:val="en-US"/>
        </w:rPr>
        <w:t>34</w:t>
      </w:r>
      <w:r>
        <w:fldChar w:fldCharType="end"/>
      </w:r>
    </w:p>
    <w:p w14:paraId="557F4818"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9: Client-side discovery Pattern (Richardson, Chris of Eventuate, Inc. 2015)</w:t>
      </w:r>
      <w:r w:rsidRPr="00C91459">
        <w:rPr>
          <w:lang w:val="en-US"/>
        </w:rPr>
        <w:tab/>
      </w:r>
      <w:r>
        <w:fldChar w:fldCharType="begin"/>
      </w:r>
      <w:r w:rsidRPr="00C91459">
        <w:rPr>
          <w:lang w:val="en-US"/>
        </w:rPr>
        <w:instrText xml:space="preserve"> PAGEREF _Toc26273330 \h </w:instrText>
      </w:r>
      <w:r>
        <w:fldChar w:fldCharType="separate"/>
      </w:r>
      <w:r w:rsidRPr="00C91459">
        <w:rPr>
          <w:lang w:val="en-US"/>
        </w:rPr>
        <w:t>35</w:t>
      </w:r>
      <w:r>
        <w:fldChar w:fldCharType="end"/>
      </w:r>
    </w:p>
    <w:p w14:paraId="56F5FE89" w14:textId="0EFDABDF" w:rsidR="00284FA6" w:rsidRPr="000E2059" w:rsidRDefault="001D3707">
      <w:pPr>
        <w:rPr>
          <w:lang w:val="en-US"/>
        </w:rPr>
      </w:pPr>
      <w:r>
        <w:rPr>
          <w:b/>
          <w:bCs/>
          <w:noProof/>
        </w:rPr>
        <w:fldChar w:fldCharType="end"/>
      </w:r>
    </w:p>
    <w:p w14:paraId="3632BD44" w14:textId="539A573B" w:rsidR="00284FA6" w:rsidRDefault="00284FA6">
      <w:pPr>
        <w:pStyle w:val="berschrift1"/>
        <w:pageBreakBefore w:val="0"/>
        <w:numPr>
          <w:ilvl w:val="0"/>
          <w:numId w:val="0"/>
        </w:numPr>
      </w:pPr>
      <w:bookmarkStart w:id="7" w:name="_Toc2627325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6273253"/>
      <w:r w:rsidR="008C5CD2">
        <w:t>Codeverzeichnis</w:t>
      </w:r>
      <w:bookmarkStart w:id="9" w:name="_Toc26273254"/>
      <w:bookmarkEnd w:id="8"/>
    </w:p>
    <w:p w14:paraId="756D131D" w14:textId="1EC1B62C" w:rsidR="00284FA6" w:rsidRDefault="00284FA6">
      <w:pPr>
        <w:pStyle w:val="berschrift1"/>
        <w:numPr>
          <w:ilvl w:val="0"/>
          <w:numId w:val="0"/>
        </w:numPr>
      </w:pPr>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627325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6273256"/>
      <w:r>
        <w:lastRenderedPageBreak/>
        <w:t>Microservices</w:t>
      </w:r>
      <w:bookmarkEnd w:id="12"/>
      <w:bookmarkEnd w:id="13"/>
      <w:bookmarkEnd w:id="14"/>
    </w:p>
    <w:p w14:paraId="381020A9" w14:textId="47EA31FE" w:rsidR="004F540B" w:rsidRDefault="004F540B" w:rsidP="004F540B">
      <w:pPr>
        <w:pStyle w:val="berschrift2"/>
      </w:pPr>
      <w:bookmarkStart w:id="15" w:name="_Toc26273257"/>
      <w:r>
        <w:t>Wieso Microservices</w:t>
      </w:r>
      <w:bookmarkEnd w:id="15"/>
    </w:p>
    <w:p w14:paraId="7E00EA8E" w14:textId="24EE4452"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15055">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D15055" w:rsidRPr="00303B32">
            <w:instrText>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wM1QwOT</w:instrText>
          </w:r>
          <w:r w:rsidR="00D15055" w:rsidRPr="00D15055">
            <w:instrText>ozNDoyO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15055">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D15055" w:rsidRPr="00D15055">
            <w:instrText>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wM1QwOTozNDoyO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6273258"/>
      <w:r>
        <w:t>Monolith</w:t>
      </w:r>
      <w:bookmarkEnd w:id="19"/>
    </w:p>
    <w:p w14:paraId="24B34C3E" w14:textId="6CF6B227" w:rsidR="000512D5" w:rsidRDefault="000512D5" w:rsidP="004F540B">
      <w:pPr>
        <w:pStyle w:val="berschrift3"/>
      </w:pPr>
      <w:bookmarkStart w:id="20" w:name="_Toc2627325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567104" behindDoc="0" locked="0" layoutInCell="1" allowOverlap="1" wp14:anchorId="390BF659" wp14:editId="392565B9">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574272" behindDoc="0" locked="0" layoutInCell="1" allowOverlap="1" wp14:anchorId="595B3D61" wp14:editId="6ABC49B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3413FA" w:rsidRPr="008A5BA7" w:rsidRDefault="003413FA" w:rsidP="00DC2689">
                            <w:pPr>
                              <w:pStyle w:val="Beschriftung"/>
                              <w:rPr>
                                <w:rFonts w:ascii="Arial" w:hAnsi="Arial"/>
                                <w:b/>
                                <w:noProof/>
                                <w:kern w:val="28"/>
                                <w:sz w:val="28"/>
                              </w:rPr>
                            </w:pPr>
                            <w:bookmarkStart w:id="21" w:name="_Toc2627331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3413FA" w:rsidRPr="008A5BA7" w:rsidRDefault="003413FA" w:rsidP="00DC2689">
                      <w:pPr>
                        <w:pStyle w:val="Beschriftung"/>
                        <w:rPr>
                          <w:rFonts w:ascii="Arial" w:hAnsi="Arial"/>
                          <w:b/>
                          <w:noProof/>
                          <w:kern w:val="28"/>
                          <w:sz w:val="28"/>
                        </w:rPr>
                      </w:pPr>
                      <w:bookmarkStart w:id="22" w:name="_Toc2627331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627326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627326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6273262"/>
      <w:r>
        <w:lastRenderedPageBreak/>
        <w:t>Microservices</w:t>
      </w:r>
      <w:bookmarkEnd w:id="25"/>
      <w:bookmarkEnd w:id="26"/>
    </w:p>
    <w:p w14:paraId="4DA36A26" w14:textId="610C1853" w:rsidR="00AC4074" w:rsidRDefault="000512D5" w:rsidP="004F540B">
      <w:pPr>
        <w:pStyle w:val="berschrift3"/>
      </w:pPr>
      <w:bookmarkStart w:id="27" w:name="_Toc26273263"/>
      <w:r>
        <w:t>Einführung</w:t>
      </w:r>
      <w:bookmarkEnd w:id="27"/>
    </w:p>
    <w:p w14:paraId="4CBD1AA0" w14:textId="3D5900EA"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6E78A1">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6E78A1" w:rsidRPr="00303B32">
            <w:rPr>
              <w:color w:val="000000"/>
              <w:szCs w:val="24"/>
            </w:rPr>
            <w:instrText>I6ZmFsc2UsIlNleCI6MCwiQ3JlYXRlZEJ5</w:instrText>
          </w:r>
          <w:r w:rsidR="006E78A1" w:rsidRPr="006E78A1">
            <w:rPr>
              <w:color w:val="000000"/>
              <w:szCs w:val="24"/>
            </w:rPr>
            <w:instrText>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ItMDNUMTE6NDM6MzM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Just from an efficiency perspective, containers are a far better choice for a microservices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6E78A1">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6E78A1" w:rsidRPr="006E78A1">
            <w:instrText>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ItMDNUMTE6NDM6MzM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6273264"/>
      <w:r>
        <w:rPr>
          <w:noProof/>
        </w:rPr>
        <w:drawing>
          <wp:anchor distT="0" distB="0" distL="114300" distR="114300" simplePos="0" relativeHeight="251587584" behindDoc="0" locked="1" layoutInCell="1" allowOverlap="1" wp14:anchorId="6F8FF664" wp14:editId="5465C83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78368" behindDoc="0" locked="1" layoutInCell="1" allowOverlap="1" wp14:anchorId="066564A4" wp14:editId="5FBE45FC">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3413FA" w:rsidRPr="00CB63A5" w:rsidRDefault="003413FA" w:rsidP="00AC4074">
                            <w:pPr>
                              <w:pStyle w:val="Beschriftung"/>
                              <w:rPr>
                                <w:noProof/>
                              </w:rPr>
                            </w:pPr>
                            <w:bookmarkStart w:id="31" w:name="_Toc2627331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3413FA" w:rsidRPr="00CB63A5" w:rsidRDefault="003413FA" w:rsidP="00AC4074">
                      <w:pPr>
                        <w:pStyle w:val="Beschriftung"/>
                        <w:rPr>
                          <w:noProof/>
                        </w:rPr>
                      </w:pPr>
                      <w:bookmarkStart w:id="32" w:name="_Toc2627331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627326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6273266"/>
      <w:r>
        <w:lastRenderedPageBreak/>
        <w:t>Verteilte Systeme</w:t>
      </w:r>
      <w:bookmarkEnd w:id="34"/>
    </w:p>
    <w:p w14:paraId="706FDC7C" w14:textId="32FB8392" w:rsidR="00A77891" w:rsidRDefault="00AC4074" w:rsidP="0055276A">
      <w:pPr>
        <w:pStyle w:val="berschrift2"/>
      </w:pPr>
      <w:bookmarkStart w:id="35" w:name="_Toc26273267"/>
      <w:r>
        <w:t>Definition</w:t>
      </w:r>
      <w:bookmarkEnd w:id="35"/>
    </w:p>
    <w:p w14:paraId="5682862E" w14:textId="33BCB644"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15055">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DowODo1NSIsIk1vZGlmaWVkQnkiOiJfR2Vycml0IFdJbGRlcm11dGgiLCJJZCI6ImY3YjFhNzYxLTdhMjktNDJjOC04YjgxLTA4ZGM1Nzk1OTA3YyIsIk1vZGlmaWVkT24iOiIyMDE5LTExLTIyVDA4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z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M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AzVDA5OjM0OjI4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627326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627326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627327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7BA36729" w:rsidR="000A12DB" w:rsidRDefault="00D15055" w:rsidP="00DD2BDB">
      <w:sdt>
        <w:sdtPr>
          <w:alias w:val="Don't edit this field"/>
          <w:tag w:val="CitaviPlaceholder#7a90098d-0372-4d67-b34b-51ce2968c90d"/>
          <w:id w:val="433945387"/>
          <w:placeholder>
            <w:docPart w:val="DefaultPlaceholder_1081868574"/>
          </w:placeholder>
        </w:sdtPr>
        <w:sdtContent>
          <w:r w:rsidR="000A12DB">
            <w:fldChar w:fldCharType="begin"/>
          </w:r>
          <w:r>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DowOTowOSIsIk1vZGlmaWVkQnkiOiJfR2Vycml0IFdJbGRlcm11dGgiLCJJZCI6ImY1ODNkYTljLTE4NDQtNGJjMy1iYzEyLTFmMjk3NTkzMzgwMCIsIk1vZGlmaWVkT24iOiIyMDE5LTExLTIyVDA4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yNy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wM1QwOTozNDoyO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627327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627327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18FBF3F">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6E72149D" w:rsidR="00B640B2" w:rsidRDefault="00B640B2" w:rsidP="00B640B2">
      <w:pPr>
        <w:pStyle w:val="Beschriftung"/>
      </w:pPr>
      <w:bookmarkStart w:id="44" w:name="_Ref25571402"/>
      <w:bookmarkStart w:id="45" w:name="_Toc26273314"/>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6E78A1">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ItMDNUMTE6NDM6Mz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bookmarkStart w:id="46" w:name="_Toc26273273"/>
      <w:r>
        <w:t>Kubernetes Komponenten</w:t>
      </w:r>
      <w:bookmarkEnd w:id="46"/>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2A0F17C0"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 xml:space="preserve">Jeder Pod wird außerdem mit einer owner Referencer ausgestattet wodurch diese Konkreten Replica Sets zugewiesen werden. </w:t>
      </w:r>
      <w:r w:rsidR="004944B8">
        <w:t>Da die Replica Sets für gewöhnlich von den Deployments verwaltet und benutzt werden, kann es sein das man diese niemals direkt Manipulieren muss</w:t>
      </w:r>
      <w:r w:rsidR="000452CE">
        <w:t>,</w:t>
      </w:r>
      <w:r w:rsidR="004944B8">
        <w:t xml:space="preserve">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571200" behindDoc="0" locked="0" layoutInCell="1" allowOverlap="1" wp14:anchorId="4E860356" wp14:editId="22A8A08A">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47" w:name="_CTVK0013f09a972744a49bdbfcc3f8ea721fb08"/>
      <w:r>
        <w:t xml:space="preserve"> </w:t>
      </w:r>
      <w:bookmarkEnd w:id="47"/>
    </w:p>
    <w:p w14:paraId="6F7F0D47" w14:textId="144A6465" w:rsidR="004944B8" w:rsidRDefault="004944B8" w:rsidP="004944B8">
      <w:bookmarkStart w:id="48" w:name="_Ref25329065"/>
      <w:bookmarkStart w:id="49" w:name="_Toc26273315"/>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6E78A1">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ItMDNUMTE6NDM6Mz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 xml:space="preserve">rbei die eigentliche Arbeit aus. Der Controller verändert das Deployment auf eine Kontrollierte weiße bis der Erwünschte ist Zustand erreicht ist. </w:t>
      </w:r>
      <w:r w:rsidR="005433D8">
        <w:t xml:space="preserve">Deployment können später noch upgedatet, zurückgesetzt, skaliert, gestoppt und wieder fortgesetzt werden. </w:t>
      </w:r>
    </w:p>
    <w:p w14:paraId="381A74CA" w14:textId="5C7ECDA1" w:rsidR="000452CE" w:rsidRDefault="005433D8" w:rsidP="004944B8">
      <w:r>
        <w:t>Da das Erstellen von Deployment besonders W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FBBE1F2" w:rsidR="000452CE" w:rsidRDefault="00B116E2" w:rsidP="004944B8">
      <w:r>
        <w:t>Kind: Definiert um was es sich handelt, in diesem Fall ein Deployment.</w:t>
      </w:r>
    </w:p>
    <w:p w14:paraId="179DB191" w14:textId="448590F3" w:rsidR="000452CE" w:rsidRDefault="00B116E2" w:rsidP="004944B8">
      <w:r>
        <w:t>.metadata.name: Definiert den Namen des Deplyoments.</w:t>
      </w:r>
    </w:p>
    <w:p w14:paraId="7A46AF23" w14:textId="59172B99" w:rsidR="00B116E2" w:rsidRDefault="00B116E2" w:rsidP="004944B8">
      <w:r>
        <w:t>Spec.replicas: Definiert wie viele Pods des Deployments erstellt werden sollen.</w:t>
      </w:r>
    </w:p>
    <w:p w14:paraId="53169D42" w14:textId="6EDDB9C8" w:rsidR="00B116E2" w:rsidRDefault="00102FFB" w:rsidP="004944B8">
      <w:r>
        <w:rPr>
          <w:noProof/>
        </w:rPr>
        <w:lastRenderedPageBreak/>
        <w:drawing>
          <wp:anchor distT="0" distB="0" distL="114300" distR="114300" simplePos="0" relativeHeight="251591680" behindDoc="0" locked="0" layoutInCell="1" allowOverlap="1" wp14:anchorId="58C74E4C" wp14:editId="3A23A101">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116E2">
        <w:t>Spec.selector.matchlabels: Labels werden generell als Key:Value Speicher verwendet. In diesem Fall macht es dem Deployment möglich herauszufinden welche Pods zu ihm gehören.</w:t>
      </w:r>
    </w:p>
    <w:p w14:paraId="17B1CFD6" w14:textId="0E65B502" w:rsidR="000452CE" w:rsidRDefault="00BC5F7F" w:rsidP="004944B8">
      <w:r>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p w14:paraId="3C346216" w14:textId="7926EB52" w:rsidR="0006731C" w:rsidRDefault="0006731C" w:rsidP="0006731C">
      <w:bookmarkStart w:id="51" w:name="_Toc26273316"/>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D15055">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Dk6Mzg6MDIiLCJNb2RpZmllZEJ5IjoiX0dlcnJpdCBXSWxkZXJtdXRoIiwiSWQiOiJkNzU4NDM0ZS0xYWRiLTQ0OWUtYWY1MC01MTNlY2M2MWNmOWEiLCJNb2RpZmllZE9uIjoiMjAxOS0xMS0yNVQwOT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Dk6Mzc6MzYiLCJNb2RpZmllZEJ5IjoiX0dlcnJpdCBXSWxkZXJtdXRoIiwiSWQiOiI1MTY5YjY5Ny00MDFiLTRmMWUtYWE1MC00NzJkNzljZDU0OTciLCJNb2RpZmllZE9uIjoiMjAxOS0xMS0yNVQwOT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A5OjM3OjM2IiwiTW9kaWZpZWRCeSI6Il9Hd2kiLCJJZCI6IjJjODNiZGYwLWQ3ODYtNDQ5OC1iMWVmLWVjODE4MDE4NjJiOCIsIk1vZGlmaWVkT24iOiIyMDE5LTEyLTAzVDA5OjM0OjI4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sind eine Abstrakte Art Anwendungen in Pods für das Netzwerk freizugeben. Sie dienen außerdem als Service discovery Mechanismus, wodurch die Anwendungen nicht verändert werden müssen. Den Pods werden eigene IP Adressen zugewiesen und DNS Namen für Gruppen an Pods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Pods Ressourcen von Nodes verwenden, verwenden PVCs Ressourcen von Persistent Volumens(PV) oder Storage Classes. </w:t>
      </w:r>
      <w:r>
        <w:t>Claims werden</w:t>
      </w:r>
      <w:r w:rsidR="00945095">
        <w:t xml:space="preserve"> hierbei</w:t>
      </w:r>
      <w:r>
        <w:t xml:space="preserve"> immer an eine </w:t>
      </w:r>
      <w:r w:rsidR="00466B92">
        <w:t>PV</w:t>
      </w:r>
      <w:r w:rsidR="00945095">
        <w:t xml:space="preserve"> oder SC gebunden wobei beliebig viele Pods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Pods</w:t>
      </w:r>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Classes (Manchmal auf Profiles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627327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03E47929">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7DD44ECA" w:rsidR="00545FED" w:rsidRPr="00545FED" w:rsidRDefault="00B640B2" w:rsidP="00545FED">
      <w:pPr>
        <w:pStyle w:val="Beschriftung"/>
      </w:pPr>
      <w:bookmarkStart w:id="54" w:name="_Toc26273317"/>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6E78A1">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ItMDNUMTE6NDM6Mz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r>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D15055"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627327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627327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627327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0DD429B4" w:rsidR="006E25E1" w:rsidRPr="00D11F2D" w:rsidRDefault="002B40AC" w:rsidP="00385B10">
      <w:pPr>
        <w:ind w:left="360"/>
        <w:jc w:val="center"/>
      </w:pPr>
      <w:bookmarkStart w:id="61" w:name="_Ref26185334"/>
      <w:bookmarkStart w:id="62" w:name="_Toc26273318"/>
      <w:r>
        <w:rPr>
          <w:noProof/>
        </w:rPr>
        <w:lastRenderedPageBreak/>
        <w:drawing>
          <wp:anchor distT="0" distB="0" distL="114300" distR="114300" simplePos="0" relativeHeight="251608064" behindDoc="0" locked="0" layoutInCell="1" allowOverlap="1" wp14:anchorId="765F2210" wp14:editId="4B280130">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303B32">
            <w:instrText>ADDIN CitaviPlaceholder{eyIkaWQiOiIxIiwiRW50cmllcyI6W3siJGlkIjoiMiIsIkFzc29jaWF0ZVdpdGhLbm93bGVkZ2VJdGVtSWQiOiI2YjYzOWJhMi0wZDZhLTQyYmMtODdiNC0wNGIyNzE4MmUxM2IiLCJJZCI6ImQ3Yjk5NGE0LTQyNmUtNDlkOC05OTE4LTM5M2VhYjk4ZWMwZiIsIlJhbmdlTGVuZ3RoIjoxMiwiUmVmZXJlbmNlSWQiOiJlOTU2ZjlhZi1kNzYwLTQ5ZDEtOGJmMy0yNDZjNTQ3NjY2YzkiLCJSZWZlcmVuY2UiOnsiJGlkIjoiMyIsIkFic3RyYWN0IjoiQW4gQVBJIGdhdGV3YXkgYWN0cyBhIHNpbmdsZSBlbnRyeSBwb2ludCBpbnRvIHRoZSBhcHBsaWNhdGlvbiwgcm91dGluZyBhbmQgY29tcG9zaW5nIHJlcXVlc3RzIHRvIHNlcnZpY2V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HJcbl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HJcbl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uIEFQSSBnYXRld2F5IGFjdHMgYSBzaW5nbGUgZW50cnkgcG9pbnQgaW50byB0aGUgYXBwbGljYXRpb24sIHJvdXRpbmcgYW5kIGNvbXBvc2luZyByZXF1ZXN0cyB0byBzZXJ2aWNlc317XFxydGxjaFxcYWYzXFxhZnMxOFxcbHRyY2hcXGZzMTh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jY2Vzc0RhdGUiOiIxMi8yLzIwMTkiLCJBdXRob3JzIjpbXSwiQ2l0YXRpb25LZXlVcGRhdGVUeXBlIjowLCJDb2xsYWJvcmF0b3JzIjpbXSwiRGF0ZSI6IjExLzIwLzIwMTk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AzVDEzOjAyOjEzIiwiUHJvamVjdCI6eyIkcmVmIjoiNyJ9fSwiVXNlTnVtYmVyaW5nVHlwZU9mUGFyZW50RG9jdW1lbnQiOmZhbHNlfV0sIkZvcm1hdHRlZFRleHQiOnsiJGlkIjoiOCIsIkNvdW50IjoxLCJUZXh0VW5pdHMiOlt7IiRpZCI6IjkiLCJGb250U3R5bGUiOnsiJGlkIjoiMTAiLCJOZXV0cmFsIjp0cnVlfSwiUmVhZGluZ09yZGVyIjoxLCJUZXh0IjoiKDExLzIwLzIwMTkpIn1dfSwiVGFnIjoiQ2l0YXZpUGxhY2Vob2xkZXIjNDM4ZGEzMTctMzdiMS00ZjhkLWE0Y2ItYTczZjNmNDViNWI5IiwiVGV4dCI6IigxMS8yMC8yMDE5KSIsIldBSVZlcnNpb24iOiI2LjMuMC4wIn0=}</w:instrText>
          </w:r>
          <w:r w:rsidR="00385B10">
            <w:fldChar w:fldCharType="separate"/>
          </w:r>
          <w:r w:rsidR="00303B32">
            <w:t>(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Authentisieren, Logging,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r w:rsidRPr="00385B10">
        <w:t>Backends for Frontends</w:t>
      </w:r>
    </w:p>
    <w:p w14:paraId="586F8353" w14:textId="6D17E2C0" w:rsidR="000E2059" w:rsidRDefault="006E25E1" w:rsidP="00D11F2D">
      <w:pPr>
        <w:rPr>
          <w:rStyle w:val="Hyperlink"/>
        </w:rPr>
      </w:pPr>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7696" behindDoc="0" locked="0" layoutInCell="1" allowOverlap="1" wp14:anchorId="567CE5AA" wp14:editId="619C208C">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52C1B39F" w:rsidR="000E2059" w:rsidRPr="006E78A1" w:rsidRDefault="000E2059" w:rsidP="000E2059">
      <w:pPr>
        <w:pStyle w:val="Beschriftung"/>
        <w:rPr>
          <w:rStyle w:val="Hyperlink"/>
        </w:rPr>
      </w:pPr>
      <w:bookmarkStart w:id="64" w:name="_Ref26185599"/>
      <w:bookmarkStart w:id="65" w:name="_Toc26273319"/>
      <w:r w:rsidRPr="00303B32">
        <w:rPr>
          <w:lang w:val="en-US"/>
        </w:rPr>
        <w:t xml:space="preserve">Abbildung </w:t>
      </w:r>
      <w:r w:rsidR="00F42FF9">
        <w:rPr>
          <w:lang w:val="en-US"/>
        </w:rPr>
        <w:fldChar w:fldCharType="begin"/>
      </w:r>
      <w:r w:rsidR="00F42FF9" w:rsidRPr="00303B32">
        <w:rPr>
          <w:lang w:val="en-US"/>
        </w:rPr>
        <w:instrText xml:space="preserve"> SEQ Abbildung \* ARABIC </w:instrText>
      </w:r>
      <w:r w:rsidR="00F42FF9">
        <w:rPr>
          <w:lang w:val="en-US"/>
        </w:rPr>
        <w:fldChar w:fldCharType="separate"/>
      </w:r>
      <w:r w:rsidR="00DD17B5" w:rsidRPr="00303B32">
        <w:rPr>
          <w:noProof/>
          <w:lang w:val="en-US"/>
        </w:rPr>
        <w:t>8</w:t>
      </w:r>
      <w:r w:rsidR="00F42FF9">
        <w:rPr>
          <w:lang w:val="en-US"/>
        </w:rPr>
        <w:fldChar w:fldCharType="end"/>
      </w:r>
      <w:bookmarkEnd w:id="64"/>
      <w:r w:rsidRPr="00303B32">
        <w:rPr>
          <w:lang w:val="en-US"/>
        </w:rPr>
        <w:t xml:space="preserve">: API Gateways Backends for frontends </w:t>
      </w:r>
      <w:sdt>
        <w:sdtPr>
          <w:alias w:val="Don't edit this field"/>
          <w:tag w:val="CitaviPlaceholder#55b6f12a-a0e6-4c7b-8da7-6946482e753b"/>
          <w:id w:val="887768230"/>
          <w:placeholder>
            <w:docPart w:val="DefaultPlaceholder_1081868574"/>
          </w:placeholder>
        </w:sdtPr>
        <w:sdtContent>
          <w:r>
            <w:fldChar w:fldCharType="begin"/>
          </w:r>
          <w:r w:rsidR="00303B32" w:rsidRPr="00303B32">
            <w:rPr>
              <w:lang w:val="en-US"/>
            </w:rPr>
            <w:instrText>ADDIN CitaviPlaceholder{eyIkaWQiOiIxIiwiRW50cmllcyI6W3siJGlkIjoiMiIsIkFzc29jaWF0ZVdpdGhLbm93bGVkZ2VJdGVtSWQiOiI1NWM2MjczZS0yYTZlLTQxNjMtYjgyZi1hYWY4ZDdmMTZkOGMiLCJJZCI6IjkzMzU3ZTNjLTFkNjgtNDkxNC1iNGM3LTVkMzUwZGU5YTQ2MSIsIlJhbmdlTGVuZ3RoIjoxMiwiUmVmZXJlbmNlSWQiOiJlOTU2ZjlhZi1kNzYwLTQ5ZDEtOGJmMy0yNDZjNTQ3NjY2YzkiLCJSZWZlcmVuY2UiOnsiJGlkIjoiMyIsIkFic3RyYWN0IjoiQW4gQVBJIGdhdGV3YXkgYWN0cyBhIHNpbmdsZSBlbnRyeSBwb2ludCBpbnRvIHRoZSBhcHBsaWNhdGlvbiwgcm91dGluZyBhbmQgY29tcG9zaW5nIHJlcXVlc3RzIHRvIHNlcnZpY2Vz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HJcbl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XHFsXFxmYWF1dG9cXHJ0bGNoXFxhZjNcXGFmczE4XFxsdHJjaFxcZnMxOFxcbG9jaFxcYWYzXHJcbl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yMjQwXFxwZ2hzeG4xNTg0MFxcbWFyZ2xzeG4xMTM0XFxtYXJncnN4bjU2N1xcbWFyZ3RzeG41NjdcXG1hcmdic3huNTY3XFxndXR0ZXJzeG4wXFxoZWFkZXJ5ODUwXFxmb290ZXJ5ODUwXFxjb2xzeDcwO</w:instrText>
          </w:r>
          <w:r w:rsidR="00303B32">
            <w:instrText>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uIEFQSSBnYXRld2F5IGFjdHMgYSBzaW5nbGUgZW50cnkgcG9pbnQgaW50byB0aGUgYXBwbGljYXRpb24sIHJvdXRpbmcgYW5kIGNvbXBvc2luZyByZXF1ZXN0cyB0byBzZXJ2aWNlc317XFxydGxjaFxcYWYzXFxhZnMxOFxcbHRyY2hcXGZzMThcXGxvY2hcXGFmM1xcZGJjaFxcYWYzXHJcbl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jY2Vzc0RhdGUiOiIxMi8yLzIwMTkiLCJBdXRob3JzIjpbXSwiQ2l0YXRpb25LZXlVcGRhdGVUeXBlIjowLCJDb2xsYWJvcmF0b3JzIjpbXSwiRGF0ZSI6IjExLzIwLzIwMTk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AzVDEzOjAyOjEzIiwiUHJvamVjdCI6eyIkcmVmIjoiNyJ9fSwiVXNlTnVtYmVyaW5nVHlwZU9mUGFyZW50RG9jdW1lbnQiOmZhbHNlfV0sIkZvcm1hdHRlZFRleHQiOnsiJGlkIjoiOCIsIkNvdW50IjoxLCJUZXh0VW5pdHMiOlt7IiRpZCI6IjkiLCJGb250U3R5bGUiOnsiJGlkIjoiMTAiLCJOZXV0cmFsIjp0cnVlfSwiUmVhZGluZ09yZGVyIjoxLCJUZXh0IjoiKDExLzIwLzIwMTkpIn1dfSwiVGFnIjoiQ2l0YXZpUGxhY2Vob2xkZXIjNTViNmYxMmEtYTBlNi00YzdiLThkYTctNjk0NjQ4MmU3NTNiIiwiVGV4dCI6IigxMS8yMC8yMDE5KSIsIldBSVZlcnNpb24iOiI2LjMuMC4wIn0=}</w:instrText>
          </w:r>
          <w:r>
            <w:fldChar w:fldCharType="separate"/>
          </w:r>
          <w:r w:rsidR="00303B32">
            <w:t>(11/20/2019)</w:t>
          </w:r>
          <w:r>
            <w:fldChar w:fldCharType="end"/>
          </w:r>
        </w:sdtContent>
      </w:sdt>
      <w:bookmarkEnd w:id="65"/>
    </w:p>
    <w:p w14:paraId="42219ED9" w14:textId="298787C0" w:rsidR="006E25E1" w:rsidRPr="001C7C16" w:rsidRDefault="006E25E1" w:rsidP="006E25E1">
      <w:pPr>
        <w:pStyle w:val="berschrift3"/>
      </w:pPr>
      <w:bookmarkStart w:id="66" w:name="_Toc26273278"/>
      <w:r>
        <w:t xml:space="preserve">API </w:t>
      </w:r>
      <w:r w:rsidRPr="001C7C16">
        <w:t>Microgateway</w:t>
      </w:r>
      <w:bookmarkEnd w:id="66"/>
      <w:r>
        <w:t xml:space="preserve"> </w:t>
      </w:r>
    </w:p>
    <w:p w14:paraId="55AF5705" w14:textId="03D194D1" w:rsidR="006E25E1" w:rsidRPr="001C7C16" w:rsidRDefault="006E25E1" w:rsidP="006E25E1">
      <w:r w:rsidRPr="000E2059">
        <w:t>Der API Microgateway</w:t>
      </w:r>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Microgateway wird inzwischen vor allem in Service Meshes wie zuvor Erklärt verwendet und findet dadurch eine große Anwendungsfläche.</w:t>
      </w:r>
    </w:p>
    <w:p w14:paraId="63CB553A" w14:textId="125B3C68" w:rsidR="006E25E1" w:rsidRDefault="006E25E1" w:rsidP="006E25E1">
      <w:pPr>
        <w:pStyle w:val="berschrift2"/>
      </w:pPr>
      <w:bookmarkStart w:id="67" w:name="_Toc26273279"/>
      <w:r>
        <w:t>Gewährleistung von Services</w:t>
      </w:r>
      <w:bookmarkEnd w:id="67"/>
    </w:p>
    <w:p w14:paraId="6FDBED39" w14:textId="04C4159E" w:rsidR="004F1A7D" w:rsidRDefault="006E25E1" w:rsidP="004F1A7D">
      <w:pPr>
        <w:pStyle w:val="berschrift3"/>
      </w:pPr>
      <w:bookmarkStart w:id="68" w:name="_Toc26273280"/>
      <w:r>
        <w:t>Einleitung</w:t>
      </w:r>
      <w:bookmarkEnd w:id="68"/>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den System immer Mehr werden, davon ausgegangen das dass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69" w:name="_Toc26273281"/>
      <w:r>
        <w:t>Bulkhead</w:t>
      </w:r>
      <w:bookmarkEnd w:id="69"/>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EB72044" w:rsidR="00DD17B5" w:rsidRDefault="00DD17B5" w:rsidP="00DD17B5">
      <w:bookmarkStart w:id="70" w:name="_CTVK001c1124d64e10c4e0ba35d369d6940a733"/>
      <w:r>
        <w:rPr>
          <w:noProof/>
        </w:rPr>
        <w:drawing>
          <wp:anchor distT="0" distB="0" distL="114300" distR="114300" simplePos="0" relativeHeight="251693056" behindDoc="0" locked="0" layoutInCell="1" allowOverlap="1" wp14:anchorId="73D6BC75" wp14:editId="439ECDBB">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0"/>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xml:space="preserve">. Weitere Probleme welche in einem verteilten System auftreten können betreffen die Ressourcen. </w:t>
      </w:r>
    </w:p>
    <w:p w14:paraId="3469E053" w14:textId="0D0E12BF" w:rsidR="00DD17B5" w:rsidRDefault="00DD17B5" w:rsidP="00DD17B5">
      <w:pPr>
        <w:pStyle w:val="Beschriftung"/>
      </w:pPr>
      <w:bookmarkStart w:id="71" w:name="_Toc26273320"/>
      <w:r w:rsidRPr="00DD17B5">
        <w:t xml:space="preserve">Abbildung </w:t>
      </w:r>
      <w:fldSimple w:instr=" SEQ Abbildung \* ARABIC ">
        <w:r>
          <w:rPr>
            <w:noProof/>
          </w:rPr>
          <w:t>9</w:t>
        </w:r>
      </w:fldSimple>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D15055">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JUMTY6MTQ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wM1QwOTozNDoyO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1"/>
    </w:p>
    <w:p w14:paraId="68D03FB1" w14:textId="520E8076" w:rsidR="00F80D25" w:rsidRDefault="006C3FB2" w:rsidP="00DD17B5">
      <w:r>
        <w:t>So kann ein einzelner Service Ressourcen von mehreren Services aufbrauchen bis diese gar nicht mehr arbeiten können und im Endeffekt mit abstürzen bzw. ausfallen Bsp. zwei Services haben dieselbe Warteschlangenliste der erste Service macht sie voll woraufhin der zweite auch nicht mehr arbeiten kann.</w:t>
      </w:r>
      <w:r w:rsidR="00DD17B5">
        <w:t xml:space="preserve"> </w:t>
      </w:r>
    </w:p>
    <w:p w14:paraId="70434D84" w14:textId="23C3D8BA" w:rsidR="00850390" w:rsidRPr="00850390" w:rsidRDefault="00F80D25" w:rsidP="00F80D25">
      <w:pPr>
        <w:pStyle w:val="berschrift4"/>
      </w:pPr>
      <w:r>
        <w:t>Was sind Bulkheads?</w:t>
      </w:r>
    </w:p>
    <w:p w14:paraId="0843FC89" w14:textId="6D416217" w:rsidR="00DD17B5" w:rsidRDefault="006E25E1" w:rsidP="00DD17B5">
      <w:r>
        <w:t>I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w:t>
      </w:r>
      <w:r w:rsidR="00DD17B5">
        <w:lastRenderedPageBreak/>
        <w:t xml:space="preserve">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t>. Feuerschutztüren im Brandschutz dienen demselben Zweck und verhindern die Rauchverbreitung im Haus.</w:t>
      </w:r>
    </w:p>
    <w:p w14:paraId="3BADA9CA" w14:textId="62153A3C" w:rsidR="006E25E1" w:rsidRDefault="00F80D25" w:rsidP="006E25E1">
      <w:bookmarkStart w:id="72" w:name="_CTVK0010c51ecf4e5474286834c21585e32af34"/>
      <w:bookmarkStart w:id="73" w:name="_CTVK00187e21482b10541bcaaf0470c4115fde2"/>
      <w:r>
        <w:rPr>
          <w:noProof/>
        </w:rPr>
        <w:drawing>
          <wp:anchor distT="0" distB="0" distL="114300" distR="114300" simplePos="0" relativeHeight="251687936" behindDoc="0" locked="0" layoutInCell="1" allowOverlap="1" wp14:anchorId="3D0EB367" wp14:editId="649B1505">
            <wp:simplePos x="0" y="0"/>
            <wp:positionH relativeFrom="column">
              <wp:posOffset>-635</wp:posOffset>
            </wp:positionH>
            <wp:positionV relativeFrom="paragraph">
              <wp:posOffset>142811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bookmarkEnd w:id="72"/>
      <w:r>
        <w:rPr>
          <w:noProof/>
        </w:rPr>
        <w:drawing>
          <wp:anchor distT="0" distB="0" distL="114300" distR="114300" simplePos="0" relativeHeight="251682816" behindDoc="0" locked="0" layoutInCell="1" allowOverlap="1" wp14:anchorId="52CE4F7C" wp14:editId="6147CAF6">
            <wp:simplePos x="0" y="0"/>
            <wp:positionH relativeFrom="column">
              <wp:posOffset>2864388</wp:posOffset>
            </wp:positionH>
            <wp:positionV relativeFrom="paragraph">
              <wp:posOffset>1401160</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3"/>
      <w:r w:rsidR="006E25E1">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rsidR="006E25E1">
        <w:t xml:space="preserve"> voneinander Technisch getrennt</w:t>
      </w:r>
      <w:r w:rsidR="00DD17B5">
        <w:t>/isoliert</w:t>
      </w:r>
      <w:r w:rsidR="006E25E1">
        <w:t xml:space="preserve"> werden.</w:t>
      </w:r>
    </w:p>
    <w:p w14:paraId="19E31736" w14:textId="144E32C8" w:rsidR="00F80D25" w:rsidRDefault="00F80D25" w:rsidP="006E25E1"/>
    <w:p w14:paraId="330B700B" w14:textId="739B846E" w:rsidR="00F80D25" w:rsidRPr="00F80D25" w:rsidRDefault="00F80D25" w:rsidP="00F80D25">
      <w:pPr>
        <w:pStyle w:val="Beschriftung"/>
      </w:pPr>
      <w:bookmarkStart w:id="74" w:name="_Ref26198857"/>
      <w:bookmarkStart w:id="75" w:name="_Toc26273321"/>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0</w:t>
      </w:r>
      <w:r w:rsidR="00D15055">
        <w:rPr>
          <w:noProof/>
        </w:rPr>
        <w:fldChar w:fldCharType="end"/>
      </w:r>
      <w:bookmarkEnd w:id="74"/>
      <w:r w:rsidRPr="00F80D25">
        <w:t>: Schiff</w:t>
      </w:r>
      <w:r>
        <w:t xml:space="preserve"> Links</w:t>
      </w:r>
      <w:r w:rsidRPr="00F80D25">
        <w:t xml:space="preserve"> Ohne Bulkhead </w:t>
      </w:r>
      <w:sdt>
        <w:sdtPr>
          <w:alias w:val="Don't edit this field"/>
          <w:tag w:val="CitaviPlaceholder#395c7bb0-f7f1-4e41-90c5-d8d7dadf6d4d"/>
          <w:id w:val="1127900116"/>
          <w:placeholder>
            <w:docPart w:val="DefaultPlaceholder_1081868574"/>
          </w:placeholder>
        </w:sdtPr>
        <w:sdtContent>
          <w:r>
            <w:fldChar w:fldCharType="begin"/>
          </w:r>
          <w:r w:rsidR="006E78A1">
            <w:instrText>ADDIN CitaviPlaceholder{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wM1QxMTo0MzozMyIsIlByb2plY3QiOnsiJHJlZiI6IjcifX0sIlVzZU51bWJlcmluZ1R5cGVPZlBhcmVudERvY3VtZW50IjpmYWxzZX1dLCJGb3JtYXR0ZWRUZXh0Ijp7IiRpZCI6IjgiLCJDb3VudCI6MSwiVGV4dFVuaXRzIjpbeyIkaWQiOiI5IiwiRm9udFN0eWxlIjp7IiRpZCI6IjEwIiwiTmV1dHJhbCI6dHJ1ZX0sIlJlYWRpbmdPcmRlciI6MSwiVGV4dCI6IigxMS8yOC8yMDE5KSJ9XX0sIlRhZyI6IkNpdGF2aVBsYWNlaG9sZGVyIzM5NWM3YmIwLWY3ZjEtNGU0MS05MGM1LWQ4ZDdkYWRmNmQ0ZCIsIlRleHQiOiIoMTEvMjgvMjAxOSkiLCJXQUlWZXJzaW9uIjoiNi4zLjAuMCJ9}</w:instrText>
          </w:r>
          <w:r>
            <w:fldChar w:fldCharType="separate"/>
          </w:r>
          <w:r w:rsidR="00303B32">
            <w:t>(11/28/2019)</w:t>
          </w:r>
          <w:r>
            <w:fldChar w:fldCharType="end"/>
          </w:r>
        </w:sdtContent>
      </w:sdt>
      <w:bookmarkEnd w:id="75"/>
      <w:r w:rsidRPr="00F80D25">
        <w:t xml:space="preserve"> </w:t>
      </w:r>
    </w:p>
    <w:p w14:paraId="207188E9" w14:textId="6AF7EBF3" w:rsidR="00F80D25" w:rsidRDefault="00F80D25" w:rsidP="00DD17B5">
      <w:pPr>
        <w:pStyle w:val="Beschriftung"/>
      </w:pPr>
      <w:bookmarkStart w:id="76" w:name="_Ref26198858"/>
      <w:bookmarkStart w:id="77" w:name="_Toc26273322"/>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1</w:t>
      </w:r>
      <w:r w:rsidR="00D15055">
        <w:rPr>
          <w:noProof/>
        </w:rPr>
        <w:fldChar w:fldCharType="end"/>
      </w:r>
      <w:bookmarkEnd w:id="76"/>
      <w:r w:rsidRPr="00F80D25">
        <w:t>:</w:t>
      </w:r>
      <w:r>
        <w:t xml:space="preserve"> Schiff Rechts mit</w:t>
      </w:r>
      <w:r w:rsidRPr="00F80D25">
        <w:t xml:space="preserve"> Bulkhead </w:t>
      </w:r>
      <w:sdt>
        <w:sdtPr>
          <w:alias w:val="Don't edit this field"/>
          <w:tag w:val="CitaviPlaceholder#c20a7198-7298-442a-a6e3-22b072352e7c"/>
          <w:id w:val="1536078170"/>
          <w:placeholder>
            <w:docPart w:val="DefaultPlaceholder_1081868574"/>
          </w:placeholder>
        </w:sdtPr>
        <w:sdtContent>
          <w:r>
            <w:fldChar w:fldCharType="begin"/>
          </w:r>
          <w:r w:rsidR="006E78A1">
            <w:instrText>ADDIN CitaviPlaceholder{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wM1QxMTo0MzozMyIsIlByb2plY3QiOnsiJHJlZiI6IjcifX0sIlVzZU51bWJlcmluZ1R5cGVPZlBhcmVudERvY3VtZW50IjpmYWxzZX1dLCJGb3JtYXR0ZWRUZXh0Ijp7IiRpZCI6IjgiLCJDb3VudCI6MSwiVGV4dFVuaXRzIjpbeyIkaWQiOiI5IiwiRm9udFN0eWxlIjp7IiRpZCI6IjEwIiwiTmV1dHJhbCI6dHJ1ZX0sIlJlYWRpbmdPcmRlciI6MSwiVGV4dCI6IigxMS8yOC8yMDE5KSJ9XX0sIlRhZyI6IkNpdGF2aVBsYWNlaG9sZGVyI2MyMGE3MTk4LTcyOTgtNDQyYS1hNmUzLTIyYjA3MjM1MmU3YyIsIlRleHQiOiIoMTEvMjgvMjAxOSkiLCJXQUlWZXJzaW9uIjoiNi4zLjAuMCJ9}</w:instrText>
          </w:r>
          <w:r>
            <w:fldChar w:fldCharType="separate"/>
          </w:r>
          <w:r w:rsidR="00303B32">
            <w:t>(11/28/2019)</w:t>
          </w:r>
          <w:r>
            <w:fldChar w:fldCharType="end"/>
          </w:r>
        </w:sdtContent>
      </w:sdt>
      <w:bookmarkEnd w:id="77"/>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10FDE85C" w:rsidR="006E25E1" w:rsidRDefault="00981BC6" w:rsidP="006E25E1">
      <w:pPr>
        <w:pStyle w:val="Listenabsatz"/>
      </w:pPr>
      <w:bookmarkStart w:id="78" w:name="_CTVK001083e7e3f172b453387becafffc581b20"/>
      <w:r>
        <w:rPr>
          <w:noProof/>
        </w:rPr>
        <w:drawing>
          <wp:anchor distT="0" distB="0" distL="114300" distR="114300" simplePos="0" relativeHeight="251672576" behindDoc="0" locked="0" layoutInCell="1" allowOverlap="1" wp14:anchorId="50662BF7" wp14:editId="76EEEC57">
            <wp:simplePos x="0" y="0"/>
            <wp:positionH relativeFrom="column">
              <wp:posOffset>529590</wp:posOffset>
            </wp:positionH>
            <wp:positionV relativeFrom="paragraph">
              <wp:posOffset>93789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78"/>
      <w:r w:rsidR="006E25E1">
        <w:t>Soweit es möglich ist, sollte, wenn Services in eigene Fehlerzonen isoliert werden keine Datenbanken, Firewalls, Speicher und Rechenleistung etc. teilen. Durch Kostenmanagement kann man es auch nur auf die Services herunterbrachten.</w:t>
      </w:r>
    </w:p>
    <w:p w14:paraId="62F5A762" w14:textId="05861ACA" w:rsidR="00981BC6" w:rsidRDefault="00981BC6" w:rsidP="00981BC6">
      <w:pPr>
        <w:pStyle w:val="Beschriftung"/>
      </w:pPr>
      <w:bookmarkStart w:id="79" w:name="_Toc26273323"/>
      <w:r w:rsidRPr="00DD17B5">
        <w:t xml:space="preserve">Abbildung </w:t>
      </w:r>
      <w:r>
        <w:rPr>
          <w:noProof/>
        </w:rPr>
        <w:fldChar w:fldCharType="begin"/>
      </w:r>
      <w:r>
        <w:rPr>
          <w:noProof/>
        </w:rPr>
        <w:instrText xml:space="preserve"> SEQ Abbildung \* ARABIC </w:instrText>
      </w:r>
      <w:r>
        <w:rPr>
          <w:noProof/>
        </w:rPr>
        <w:fldChar w:fldCharType="separate"/>
      </w:r>
      <w:r>
        <w:rPr>
          <w:noProof/>
        </w:rPr>
        <w:t>12</w:t>
      </w:r>
      <w:r>
        <w:rPr>
          <w:noProof/>
        </w:rPr>
        <w:fldChar w:fldCharType="end"/>
      </w:r>
      <w:r>
        <w:t xml:space="preserve">: Microservices mit dem Bulkhead </w:t>
      </w:r>
      <w:sdt>
        <w:sdtPr>
          <w:alias w:val="Don't edit this field"/>
          <w:tag w:val="CitaviPlaceholder#31709558-1f22-48f8-bc47-47d1149bc642"/>
          <w:id w:val="1052038569"/>
          <w:placeholder>
            <w:docPart w:val="13FA4AE978D0463184F3D06A25EA23FA"/>
          </w:placeholder>
        </w:sdtPr>
        <w:sdtContent>
          <w:r>
            <w:fldChar w:fldCharType="begin"/>
          </w:r>
          <w:r>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JUMTY6MTQ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wM1QwOTozNDoyO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fldChar w:fldCharType="separate"/>
          </w:r>
          <w:r w:rsidR="00303B32">
            <w:t>(Eigenkreation)</w:t>
          </w:r>
          <w:r>
            <w:fldChar w:fldCharType="end"/>
          </w:r>
        </w:sdtContent>
      </w:sdt>
      <w:bookmarkEnd w:id="79"/>
    </w:p>
    <w:p w14:paraId="0492DF98" w14:textId="4C202427" w:rsidR="006E25E1" w:rsidRDefault="006E25E1" w:rsidP="006E25E1">
      <w:pPr>
        <w:pStyle w:val="Listenabsatz"/>
        <w:numPr>
          <w:ilvl w:val="0"/>
          <w:numId w:val="40"/>
        </w:numPr>
      </w:pPr>
      <w:r>
        <w:lastRenderedPageBreak/>
        <w:t>Vermeide Synchrone aufrufe zu anderen Services:</w:t>
      </w:r>
    </w:p>
    <w:p w14:paraId="7C3EB9CC" w14:textId="52812213"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42A6BBBB" w14:textId="13F096AD" w:rsidR="00B81308" w:rsidRPr="00B81308" w:rsidRDefault="006E25E1" w:rsidP="00181B3A">
      <w:pPr>
        <w:pStyle w:val="berschrift3"/>
        <w:rPr>
          <w:lang w:val="en-US"/>
        </w:rPr>
      </w:pPr>
      <w:bookmarkStart w:id="80" w:name="_Toc26273282"/>
      <w:r w:rsidRPr="00B81308">
        <w:rPr>
          <w:lang w:val="en-US"/>
        </w:rPr>
        <w:t>Circuit breaker</w:t>
      </w:r>
      <w:bookmarkEnd w:id="80"/>
    </w:p>
    <w:p w14:paraId="356F84D0" w14:textId="5360EEBD" w:rsidR="00F10726" w:rsidRDefault="00F10726" w:rsidP="00F10726">
      <w:pPr>
        <w:pStyle w:val="berschrift4"/>
        <w:rPr>
          <w:lang w:val="en-US"/>
        </w:rPr>
      </w:pPr>
      <w:r>
        <w:rPr>
          <w:lang w:val="en-US"/>
        </w:rPr>
        <w:t>Kurzschlüsse in Softwaresystemen</w:t>
      </w:r>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Was sind Circuit breaker?</w:t>
      </w:r>
    </w:p>
    <w:p w14:paraId="5F8A44B6" w14:textId="1CFC2452" w:rsidR="006E25E1" w:rsidRDefault="006E25E1" w:rsidP="006E25E1">
      <w:r w:rsidRPr="00BF098B">
        <w:t>Circuit breaker,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r w:rsidRPr="00D36092">
        <w:rPr>
          <w:b/>
        </w:rPr>
        <w:t xml:space="preserve">Closed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r w:rsidRPr="00D36092">
        <w:t>threshold).</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1" w:name="_CTVK0014e1c2975c68e4d29b232a1c6da72662e"/>
      <w:r>
        <w:rPr>
          <w:noProof/>
        </w:rPr>
        <w:lastRenderedPageBreak/>
        <w:drawing>
          <wp:anchor distT="0" distB="0" distL="114300" distR="114300" simplePos="0" relativeHeight="251618304" behindDoc="0" locked="0" layoutInCell="1" allowOverlap="1" wp14:anchorId="528D6C8F" wp14:editId="299B9C17">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1"/>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breaker statt.</w:t>
      </w:r>
    </w:p>
    <w:p w14:paraId="11F7B595" w14:textId="7314C4B2" w:rsidR="006E25E1" w:rsidRPr="004944B8" w:rsidRDefault="00B81308" w:rsidP="00B81308">
      <w:pPr>
        <w:pStyle w:val="Beschriftung"/>
      </w:pPr>
      <w:bookmarkStart w:id="82" w:name="_Ref26263016"/>
      <w:bookmarkStart w:id="83" w:name="_Toc26273324"/>
      <w:r w:rsidRPr="006E78A1">
        <w:t xml:space="preserve">Abbildung </w:t>
      </w:r>
      <w:fldSimple w:instr=" SEQ Abbildung \* ARABIC ">
        <w:r>
          <w:rPr>
            <w:noProof/>
          </w:rPr>
          <w:t>13</w:t>
        </w:r>
      </w:fldSimple>
      <w:bookmarkEnd w:id="82"/>
      <w:r w:rsidRPr="006E78A1">
        <w:t xml:space="preserve">: Circuit Breaker Zustände </w:t>
      </w:r>
      <w:sdt>
        <w:sdtPr>
          <w:alias w:val="Don't edit this field"/>
          <w:tag w:val="CitaviPlaceholder#b87a0311-7011-4967-85bc-13292189e76d"/>
          <w:id w:val="479350373"/>
          <w:placeholder>
            <w:docPart w:val="DefaultPlaceholder_1081868574"/>
          </w:placeholder>
        </w:sdtPr>
        <w:sdtContent>
          <w:r>
            <w:fldChar w:fldCharType="begin"/>
          </w:r>
          <w:r w:rsidRPr="006E78A1">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DowNjo1MSIsIk1vZGlmaWVkQnkiOiJfR2Vycml0IFdJbGRlcm11dGgiLCJJZCI6IjZmYWQwNWI3LWMyODEtNDhlZi05ZGZkLWJiZDkyMTI4NGQzNiIsIk1vZGlmaWVkT24iOiIyMDE5LTExLTIyVDA4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E5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DNUMDk6MzQ6Mjg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3"/>
    </w:p>
    <w:p w14:paraId="0FD1279E" w14:textId="03CEF51C" w:rsidR="00B81308" w:rsidRDefault="006E25E1" w:rsidP="0050039F">
      <w:r w:rsidRPr="0050039F">
        <w:rPr>
          <w:b/>
        </w:rPr>
        <w:t>Half-Open</w:t>
      </w:r>
      <w:r w:rsidRPr="0050039F">
        <w:t xml:space="preserve"> testet den Service. </w:t>
      </w:r>
      <w:r w:rsidRPr="000A3968">
        <w:t>Es werden</w:t>
      </w:r>
      <w:r w:rsidR="00181B3A">
        <w:t xml:space="preserve"> hierbei ein</w:t>
      </w:r>
      <w:r w:rsidRPr="000A3968">
        <w:t xml:space="preserve"> paar Anfragen angenommen. Die Anzahl ist normalerweise geringer als im Ursprünglichen Closed Status. W</w:t>
      </w:r>
      <w:r>
        <w:t>enn dieser Test Erfolgreich verlaufen ist, wird wieder in den Closed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59972B11"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Unabhängig Verwaltete Circuit breaker</w:t>
      </w:r>
    </w:p>
    <w:p w14:paraId="68C66AD0" w14:textId="35EB4DA0" w:rsidR="006E25E1" w:rsidRDefault="006E25E1" w:rsidP="006E25E1">
      <w:r>
        <w:t xml:space="preserve">Ein Unabhängig Verwalteter Circuit breaker steht für einen im Service selbst implementierten Circuit breaker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43E466CB" w14:textId="77777777" w:rsidR="006E25E1" w:rsidRDefault="006E25E1" w:rsidP="006E25E1">
      <w:pPr>
        <w:pStyle w:val="berschrift3"/>
      </w:pPr>
      <w:bookmarkStart w:id="84" w:name="_Toc26273283"/>
      <w:r>
        <w:t>Retry</w:t>
      </w:r>
      <w:bookmarkEnd w:id="84"/>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85" w:name="_CTVK001af507f1be95d421eaeb80dc7d771e74e"/>
      <w:r>
        <w:rPr>
          <w:noProof/>
        </w:rPr>
        <w:lastRenderedPageBreak/>
        <w:drawing>
          <wp:anchor distT="0" distB="0" distL="114300" distR="114300" simplePos="0" relativeHeight="251748352" behindDoc="0" locked="0" layoutInCell="1" allowOverlap="1" wp14:anchorId="6E79E6EB" wp14:editId="41D24C45">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85"/>
      <w:r w:rsidR="006E25E1">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1573A567" w:rsidR="00EA64C1" w:rsidRDefault="00EA64C1" w:rsidP="00EA64C1">
      <w:pPr>
        <w:pStyle w:val="Beschriftung"/>
        <w:ind w:left="720"/>
      </w:pPr>
      <w:bookmarkStart w:id="86" w:name="_Ref26274448"/>
      <w:r>
        <w:t xml:space="preserve">Abbildung </w:t>
      </w:r>
      <w:fldSimple w:instr=" SEQ Abbildung \* ARABIC ">
        <w:r>
          <w:rPr>
            <w:noProof/>
          </w:rPr>
          <w:t>14</w:t>
        </w:r>
      </w:fldSimple>
      <w:bookmarkEnd w:id="86"/>
      <w:r>
        <w:t xml:space="preserve">: Retry Pattern </w:t>
      </w:r>
      <w:sdt>
        <w:sdtPr>
          <w:alias w:val="Don't edit this field"/>
          <w:tag w:val="CitaviPlaceholder#0a3fe9a8-1f55-4343-b37a-74ab0f512bbb"/>
          <w:id w:val="-473680108"/>
          <w:placeholder>
            <w:docPart w:val="AE052651C6DE46E3B9342B5A712E6C0B"/>
          </w:placeholder>
        </w:sdtPr>
        <w:sdtContent>
          <w:r>
            <w:fldChar w:fldCharType="begin"/>
          </w:r>
          <w:r>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4ajV4Mm9rbGlrdTdycmoycmpvemhyajR6b3gxNmVycDV4NmlvZmsyIiwiQ3JlYXRlZE9uIjoiMjAxOS0xMi0wM1QxMzo1OTo0MSswMTowMCIsIk1vZGlmaWVkQnkiOiJ4ajV4Mm9rbGlrdTdycmoycmpvemhyajR6b3gxNmVycDV4NmlvZmsyIiwiSWQiOiIzZDk5NjlkMi01OTYyLTQxZjItYTQ4NS1iNmI4NTdlNzUwZTkiLCJNb2RpZmllZE9uIjoiMjAxOS0xMi0wM1QxMzo1OTo0MS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}</w:instrText>
          </w:r>
          <w:r>
            <w:fldChar w:fldCharType="separate"/>
          </w:r>
          <w:r>
            <w:t>(Microsoft)</w:t>
          </w:r>
          <w:r>
            <w:fldChar w:fldCharType="end"/>
          </w:r>
        </w:sdtContent>
      </w:sdt>
    </w:p>
    <w:p w14:paraId="0E7E5F85" w14:textId="101B20B6" w:rsidR="00DA46AF" w:rsidRDefault="006E25E1" w:rsidP="008D760B">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661C0A13" w14:textId="495D1BB1" w:rsidR="006E25E1" w:rsidRDefault="006E25E1" w:rsidP="006E25E1">
      <w:pPr>
        <w:pStyle w:val="berschrift3"/>
      </w:pPr>
      <w:bookmarkStart w:id="87" w:name="_Toc26273284"/>
      <w:r>
        <w:t>Rate Limiting</w:t>
      </w:r>
      <w:bookmarkEnd w:id="87"/>
    </w:p>
    <w:p w14:paraId="5CBB7B2E" w14:textId="4F160E65" w:rsidR="006E25E1" w:rsidRDefault="006E25E1" w:rsidP="006E25E1">
      <w:bookmarkStart w:id="88" w:name="_CTVK00122ce641e4c3044b69c0104f6782c4696"/>
      <w:bookmarkStart w:id="89" w:name="_CTVK00159fd8d8834244b9b828fa5208d74aeb0"/>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498B7C05" w14:textId="7C038D43" w:rsidR="00FF7DD3" w:rsidRPr="006E78A1" w:rsidRDefault="00FF7DD3" w:rsidP="006E25E1">
      <w:pPr>
        <w:rPr>
          <w:lang w:val="en-US"/>
        </w:rPr>
      </w:pPr>
      <w:r w:rsidRPr="007E22F6">
        <w:t>"</w:t>
      </w:r>
      <w:r w:rsidR="006E25E1" w:rsidRPr="007E22F6">
        <w:t xml:space="preserve">If you’ve </w:t>
      </w:r>
      <w:r w:rsidR="006E25E1" w:rsidRPr="00F96F13">
        <w:rPr>
          <w:lang w:val="en-US"/>
        </w:rPr>
        <w:t xml:space="preserve">ever worked with APIs for some huge products you know that they have rate limiting applied to almost any operation. </w:t>
      </w:r>
      <w:r w:rsidR="006E25E1" w:rsidRPr="00931DF8">
        <w:rPr>
          <w:lang w:val="en-US"/>
        </w:rPr>
        <w:t xml:space="preserve">Examples: </w:t>
      </w:r>
      <w:hyperlink r:id="rId26" w:history="1">
        <w:r w:rsidR="006E25E1" w:rsidRPr="00931DF8">
          <w:rPr>
            <w:rStyle w:val="Hyperlink"/>
            <w:lang w:val="en-US"/>
          </w:rPr>
          <w:t>Facebook</w:t>
        </w:r>
      </w:hyperlink>
      <w:r w:rsidR="006E25E1" w:rsidRPr="00931DF8">
        <w:rPr>
          <w:lang w:val="en-US"/>
        </w:rPr>
        <w:t xml:space="preserve">, </w:t>
      </w:r>
      <w:hyperlink r:id="rId27" w:history="1">
        <w:r w:rsidR="006E25E1" w:rsidRPr="00931DF8">
          <w:rPr>
            <w:rStyle w:val="Hyperlink"/>
            <w:lang w:val="en-US"/>
          </w:rPr>
          <w:t>Twitter</w:t>
        </w:r>
      </w:hyperlink>
      <w:r w:rsidR="006E25E1" w:rsidRPr="00931DF8">
        <w:rPr>
          <w:lang w:val="en-US"/>
        </w:rPr>
        <w:t xml:space="preserve">, </w:t>
      </w:r>
      <w:hyperlink r:id="rId28" w:history="1">
        <w:r w:rsidR="006E25E1" w:rsidRPr="00931DF8">
          <w:rPr>
            <w:rStyle w:val="Hyperlink"/>
            <w:lang w:val="en-US"/>
          </w:rPr>
          <w:t>Google Analytics</w:t>
        </w:r>
        <w:bookmarkEnd w:id="89"/>
      </w:hyperlink>
      <w:r w:rsidR="006E25E1" w:rsidRPr="00931DF8">
        <w:rPr>
          <w:lang w:val="en-US"/>
        </w:rPr>
        <w:t>…</w:t>
      </w:r>
      <w:r>
        <w:rPr>
          <w:lang w:val="en-US"/>
        </w:rPr>
        <w:t>”</w:t>
      </w:r>
      <w:r w:rsidR="006E25E1"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6E78A1">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i0wM1QxMTo0MzozMy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Pr>
              <w:lang w:val="en-US"/>
            </w:rPr>
            <w:t>(Storozhuk 2018)</w:t>
          </w:r>
          <w:r w:rsidR="006E25E1">
            <w:fldChar w:fldCharType="end"/>
          </w:r>
        </w:sdtContent>
      </w:sdt>
      <w:r w:rsidRPr="006E78A1">
        <w:rPr>
          <w:lang w:val="en-US"/>
        </w:rPr>
        <w:t xml:space="preserve">. </w:t>
      </w:r>
    </w:p>
    <w:p w14:paraId="436C841C" w14:textId="0E50E61E" w:rsidR="006E25E1" w:rsidRPr="006E78A1" w:rsidRDefault="008A1B81" w:rsidP="006E25E1">
      <w:pPr>
        <w:rPr>
          <w:lang w:val="en-US"/>
        </w:rPr>
      </w:pPr>
      <w:r>
        <w:rPr>
          <w:noProof/>
        </w:rPr>
        <w:drawing>
          <wp:anchor distT="0" distB="0" distL="114300" distR="114300" simplePos="0" relativeHeight="251649024" behindDoc="0" locked="0" layoutInCell="1" allowOverlap="1" wp14:anchorId="2E700BA4" wp14:editId="42BB6575">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6E78A1">
        <w:rPr>
          <w:lang w:val="en-US"/>
        </w:rPr>
        <w:t xml:space="preserve">Allerdings, ganz im Gegenteil zur Resultierenden Schlussfolgerung, </w:t>
      </w:r>
      <w:proofErr w:type="gramStart"/>
      <w:r w:rsidR="006E25E1" w:rsidRPr="006E78A1">
        <w:rPr>
          <w:lang w:val="en-US"/>
        </w:rPr>
        <w:t>sind</w:t>
      </w:r>
      <w:proofErr w:type="gramEnd"/>
      <w:r w:rsidR="006E25E1" w:rsidRPr="006E78A1">
        <w:rPr>
          <w:lang w:val="en-US"/>
        </w:rPr>
        <w:t xml:space="preserve"> sie umso Wichtigere für kleinere Anwendungen und man sollte sich vermehrt überlegen sie Einzubauen. </w:t>
      </w:r>
      <w:bookmarkEnd w:id="88"/>
    </w:p>
    <w:p w14:paraId="351503E8" w14:textId="1B3CA442" w:rsidR="006E25E1" w:rsidRPr="00FF7DD3" w:rsidRDefault="004944B8" w:rsidP="00FF7DD3">
      <w:pPr>
        <w:pStyle w:val="Beschriftung"/>
        <w:rPr>
          <w:lang w:val="en-US"/>
        </w:rPr>
      </w:pPr>
      <w:bookmarkStart w:id="90" w:name="_Ref26263876"/>
      <w:bookmarkStart w:id="91" w:name="_Toc26273325"/>
      <w:r w:rsidRPr="00D15055">
        <w:rPr>
          <w:lang w:val="en-US"/>
        </w:rPr>
        <w:lastRenderedPageBreak/>
        <w:t>Abbildung</w:t>
      </w:r>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90"/>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6E78A1">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i0wM1QxMTo0MzozMy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03B32">
            <w:rPr>
              <w:lang w:val="en-US"/>
            </w:rPr>
            <w:t>(Storozhuk 2018)</w:t>
          </w:r>
          <w:r w:rsidR="006E25E1">
            <w:fldChar w:fldCharType="end"/>
          </w:r>
        </w:sdtContent>
      </w:sdt>
      <w:bookmarkEnd w:id="91"/>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Rate Limiting</w:t>
      </w:r>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r>
        <w:t>Fallback</w:t>
      </w:r>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Das Fallback Pattern</w:t>
      </w:r>
    </w:p>
    <w:p w14:paraId="6421A9C8" w14:textId="5AB6F131" w:rsidR="008D760B" w:rsidRDefault="008D760B" w:rsidP="006E25E1">
      <w:pPr>
        <w:tabs>
          <w:tab w:val="left" w:pos="6485"/>
        </w:tabs>
      </w:pPr>
      <w:r>
        <w:t xml:space="preserve">Das Fallback Pattern ist in diesem Falle mehr eine Ergänzung zu Pattern wie Retry und Circuit breaker welche gewährleisten das bei Fehlern unsere Services sich erholen können bzw. Anfragen bei Fehlern wiederholt werden. Sorgt das Fallback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Im Folgenden drei unterschiedliche Möglichkeiten einen Fallback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Fallback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0EC49EC3" w14:textId="7C3EBCC3" w:rsidR="006905DD" w:rsidRDefault="006E25E1" w:rsidP="006E25E1">
      <w:pPr>
        <w:pStyle w:val="berschrift2"/>
      </w:pPr>
      <w:bookmarkStart w:id="92" w:name="_Toc26273285"/>
      <w:r>
        <w:t>Kommunikations-</w:t>
      </w:r>
      <w:r w:rsidR="006905DD">
        <w:t xml:space="preserve"> Überwachung und Verfolgung</w:t>
      </w:r>
      <w:bookmarkEnd w:id="92"/>
    </w:p>
    <w:p w14:paraId="45C534D3" w14:textId="77777777" w:rsidR="008A4AE3" w:rsidRDefault="008A4AE3" w:rsidP="008A4AE3">
      <w:pPr>
        <w:pStyle w:val="berschrift3"/>
      </w:pPr>
      <w:bookmarkStart w:id="93" w:name="_Toc26273286"/>
      <w:r w:rsidRPr="001C7C16">
        <w:t>API</w:t>
      </w:r>
      <w:r>
        <w:t xml:space="preserve"> Management</w:t>
      </w:r>
      <w:bookmarkEnd w:id="93"/>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0479E5CB" w:rsidR="00E553F2" w:rsidRDefault="00CE3B30" w:rsidP="00E553F2">
      <w:bookmarkStart w:id="94" w:name="_CTVK0014389a15f40174ca2ac89d47c59bee2b6"/>
      <w:r w:rsidRPr="00CE3B30">
        <w:rPr>
          <w:lang w:val="en-US"/>
        </w:rPr>
        <w:t>We want to solve the problem of “we have these existing, curated, APIs that we want to share with others but share them on our terms”</w:t>
      </w:r>
      <w:bookmarkEnd w:id="94"/>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303B32">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}</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2C94AA63" w:rsidR="00303B32" w:rsidRPr="00303B32" w:rsidRDefault="00303B32" w:rsidP="00303B32">
      <w:pPr>
        <w:jc w:val="center"/>
        <w:rPr>
          <w:lang w:val="en-US"/>
        </w:rPr>
      </w:pPr>
      <w:bookmarkStart w:id="95" w:name="_CTVK001067af910a9904c768171a842693489de"/>
      <w:bookmarkStart w:id="96" w:name="_Ref26271816"/>
      <w:bookmarkStart w:id="97" w:name="_Toc26273326"/>
      <w:r>
        <w:rPr>
          <w:noProof/>
        </w:rPr>
        <w:lastRenderedPageBreak/>
        <w:drawing>
          <wp:anchor distT="0" distB="0" distL="114300" distR="114300" simplePos="0" relativeHeight="251735040" behindDoc="0" locked="0" layoutInCell="1" allowOverlap="1" wp14:anchorId="15C0419A" wp14:editId="63191BB0">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r>
        <w:rPr>
          <w:lang w:val="en-US"/>
        </w:rPr>
        <w:t>Abbildung</w:t>
      </w:r>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96"/>
      <w:r w:rsidRPr="00303B32">
        <w:rPr>
          <w:lang w:val="en-US"/>
        </w:rPr>
        <w:t xml:space="preserve">: API Managment Gateway Overview </w:t>
      </w:r>
      <w:sdt>
        <w:sdtPr>
          <w:alias w:val="Don't edit this field"/>
          <w:tag w:val="CitaviPlaceholder#1afd0244-7186-42ed-b91c-f0401583d67d"/>
          <w:id w:val="2009480861"/>
          <w:placeholder>
            <w:docPart w:val="221D14F3FD4F4F8498FB2D8F214DE0F1"/>
          </w:placeholder>
        </w:sdtPr>
        <w:sdtContent>
          <w:r>
            <w:fldChar w:fldCharType="begin"/>
          </w:r>
          <w:r>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}</w:instrText>
          </w:r>
          <w:r>
            <w:fldChar w:fldCharType="separate"/>
          </w:r>
          <w:r>
            <w:rPr>
              <w:lang w:val="en-US"/>
            </w:rPr>
            <w:t>(Posta 2019)</w:t>
          </w:r>
          <w:r>
            <w:fldChar w:fldCharType="end"/>
          </w:r>
        </w:sdtContent>
      </w:sdt>
      <w:bookmarkEnd w:id="97"/>
    </w:p>
    <w:bookmarkEnd w:id="95"/>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98" w:name="_Toc26273287"/>
      <w:r>
        <w:t>Distributed tracing</w:t>
      </w:r>
      <w:bookmarkEnd w:id="98"/>
    </w:p>
    <w:p w14:paraId="5A7D25A6" w14:textId="65C4CFB6" w:rsidR="006E25E1" w:rsidRDefault="006E25E1" w:rsidP="00EA64C1">
      <w:pPr>
        <w:pStyle w:val="berschrift4"/>
      </w:pPr>
      <w:r>
        <w:t xml:space="preserve">Was ist </w:t>
      </w:r>
      <w:r w:rsidR="00EA64C1" w:rsidRPr="00EA64C1">
        <w:t>Distributed tracing</w:t>
      </w:r>
    </w:p>
    <w:p w14:paraId="0E1A2F58" w14:textId="3CC82B2B" w:rsidR="006E25E1" w:rsidRDefault="00EA64C1" w:rsidP="006E25E1">
      <w:r>
        <w:t>Bei d</w:t>
      </w:r>
      <w:r w:rsidRPr="00EA64C1">
        <w:t>istributed tracing</w:t>
      </w:r>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Distributed tracing</w:t>
      </w:r>
      <w:r>
        <w:t xml:space="preserve">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99"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BCD4A43">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99"/>
    </w:p>
    <w:p w14:paraId="0D5C8792" w14:textId="5CB250C4" w:rsidR="006E25E1" w:rsidRPr="006E78A1" w:rsidRDefault="004944B8" w:rsidP="006E25E1">
      <w:pPr>
        <w:pStyle w:val="Beschriftung"/>
        <w:rPr>
          <w:lang w:val="en-US"/>
        </w:rPr>
      </w:pPr>
      <w:bookmarkStart w:id="100" w:name="_Toc26273327"/>
      <w:r>
        <w:rPr>
          <w:lang w:val="en-US"/>
        </w:rPr>
        <w:t>Abbildung</w:t>
      </w:r>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6E78A1">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}</w:instrText>
          </w:r>
          <w:r w:rsidR="006E25E1">
            <w:fldChar w:fldCharType="separate"/>
          </w:r>
          <w:r w:rsidR="00303B32">
            <w:rPr>
              <w:lang w:val="en-US"/>
            </w:rPr>
            <w:t>(Kyma)</w:t>
          </w:r>
          <w:r w:rsidR="006E25E1">
            <w:fldChar w:fldCharType="end"/>
          </w:r>
        </w:sdtContent>
      </w:sdt>
      <w:bookmarkEnd w:id="100"/>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55BA3C92"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r w:rsidR="00EA64C1">
        <w:t>d</w:t>
      </w:r>
      <w:r w:rsidR="00EA64C1" w:rsidRPr="00EA64C1">
        <w:t>istributed tracing</w:t>
      </w:r>
      <w:r>
        <w:t xml:space="preserve"> einige Nachteile. Die anfallenden Logs können immense Groß werden und sind fast nicht komprimierbar was vor allem an ihrer notwendigen Einzigartigkeit liegt und je nach Systemgröße sehr groß/viele werden können </w:t>
      </w:r>
      <w:bookmarkStart w:id="101" w:name="_CTVK001fe595eaf21274f469b570f947b91eb4c"/>
      <w:r>
        <w:t>„</w:t>
      </w:r>
      <w:r w:rsidRPr="00FF0A87">
        <w:rPr>
          <w:szCs w:val="24"/>
        </w:rPr>
        <w:t>Tracing is high-volume and high-cardinalit</w:t>
      </w:r>
      <w:bookmarkEnd w:id="10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6E78A1">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IjoiQXVmIFlvdVR1YmUgZmluZGVzdCBkdSBncm/Dn2FydGlnZSBWaWRlb3MgdW5kIGVyc3RrbGFzc2lnZSBNdXNpay4gQXXDn2VyZGVtIGthbm5zdCBkdSBlaWdlbmUgSW5oYWx0ZSBob2NobGFkZW4gdW5kIG1pdCBGcmV1bmRlbiBvZGVyIG1pdCBkZXIgZ2FuemVuIFdlbHQgdGVpbGVuL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g6MDg6MDYiLCJNb2RpZmllZEJ5IjoiX0dlcnJpdCBXSWxkZXJtdXRo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w:instrText>
          </w:r>
          <w:r w:rsidR="006E78A1" w:rsidRPr="006E78A1">
            <w:rPr>
              <w:szCs w:val="24"/>
              <w:lang w:val="en-US"/>
            </w:rPr>
            <w:instrText>1iNDg3LWI2MjBmMzc0ODA2ZSIsIk1vZGlmaWVkT24iOiIyMDE5LTExLTA4VDEyOjA5OjU1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AzVDExOjQzOjMz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Pr>
              <w:szCs w:val="24"/>
              <w:lang w:val="en-US"/>
            </w:rPr>
            <w:t>(McAllister 2019, 6:5-6:10)</w:t>
          </w:r>
          <w:r>
            <w:rPr>
              <w:szCs w:val="24"/>
            </w:rPr>
            <w:fldChar w:fldCharType="end"/>
          </w:r>
        </w:sdtContent>
      </w:sdt>
      <w:r w:rsidRPr="00A52A40">
        <w:rPr>
          <w:lang w:val="en-US"/>
        </w:rPr>
        <w:t xml:space="preserve">. Es gibt einige „Standards“ </w:t>
      </w:r>
      <w:r w:rsidR="00816CBF">
        <w:rPr>
          <w:lang w:val="en-US"/>
        </w:rPr>
        <w:t>(anstatt einen)</w:t>
      </w:r>
      <w:r w:rsidRPr="00A52A40">
        <w:rPr>
          <w:lang w:val="en-US"/>
        </w:rPr>
        <w:t>was dazu führen kann, dass es einen Anbieterwechsel besonders schwer macht</w:t>
      </w:r>
      <w:r>
        <w:rPr>
          <w:lang w:val="en-US"/>
        </w:rPr>
        <w:t>,</w:t>
      </w:r>
      <w:r w:rsidRPr="00A52A40">
        <w:rPr>
          <w:lang w:val="en-US"/>
        </w:rPr>
        <w:t xml:space="preserve"> </w:t>
      </w:r>
      <w:bookmarkStart w:id="102" w:name="_CTVK0024e5f6b77a32e45c488300abe03235322"/>
      <w:r w:rsidRPr="00A52A40">
        <w:rPr>
          <w:szCs w:val="24"/>
          <w:lang w:val="en-US"/>
        </w:rPr>
        <w:t>"When you follow widely adopted  standards you get to avoid vendor lockin which is actually pretty important inside of this space</w:t>
      </w:r>
      <w:bookmarkEnd w:id="102"/>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6E78A1">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6E78A1" w:rsidRPr="006E78A1">
            <w:rPr>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DNUMTE6NDM6MzM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Distributed tracing</w:t>
      </w:r>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03"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03"/>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6E78A1" w:rsidRPr="00816CBF">
            <w:rPr>
              <w:color w:val="000000"/>
              <w:szCs w:val="24"/>
              <w:lang w:val="en-US"/>
            </w:rPr>
            <w:instrText>ADDIN CitaviPlaceholder{eyIkaWQiOiIxIiwiRW50cmllcyI6W3siJGlkIjo</w:instrText>
          </w:r>
          <w:r w:rsidR="006E78A1">
            <w:rPr>
              <w:color w:val="000000"/>
              <w:szCs w:val="24"/>
              <w:lang w:val="en-US"/>
            </w:rPr>
            <w:instrText>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6E78A1" w:rsidRPr="006E78A1">
            <w:rPr>
              <w:color w:val="000000"/>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DNUMTE6NDM6MzM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04" w:name="_Toc26273288"/>
      <w:r w:rsidR="00F74078">
        <w:t>Service discovery</w:t>
      </w:r>
      <w:bookmarkEnd w:id="104"/>
      <w:r w:rsidR="00F74078">
        <w:t xml:space="preserve"> </w:t>
      </w:r>
    </w:p>
    <w:p w14:paraId="552E9D4D" w14:textId="390D9737" w:rsidR="006E25E1" w:rsidRDefault="00DA37BA" w:rsidP="00DA37BA">
      <w:pPr>
        <w:pStyle w:val="berschrift3"/>
      </w:pPr>
      <w:bookmarkStart w:id="105" w:name="_Toc26273289"/>
      <w:r>
        <w:t>Wo sind alle Services?</w:t>
      </w:r>
      <w:bookmarkEnd w:id="105"/>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Why to use Service discovery (Richardson, Chris of Eventuate,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6336D025" w:rsidR="00DA37BA" w:rsidRPr="00DA37BA" w:rsidRDefault="00DA37BA" w:rsidP="00DA37BA">
      <w:pPr>
        <w:pStyle w:val="Beschriftung"/>
      </w:pPr>
      <w:bookmarkStart w:id="106" w:name="_Ref25677768"/>
      <w:bookmarkStart w:id="107" w:name="_Toc26273328"/>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r w:rsidR="004B00E9" w:rsidRPr="00D54F50">
        <w:t>Wiso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6E78A1">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wM1QxMTo0MzozMy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Richardson, Chris of Eventuate, Inc. 2015)</w:t>
          </w:r>
          <w:r>
            <w:fldChar w:fldCharType="end"/>
          </w:r>
        </w:sdtContent>
      </w:sdt>
      <w:bookmarkEnd w:id="106"/>
      <w:bookmarkEnd w:id="107"/>
    </w:p>
    <w:p w14:paraId="7855804A" w14:textId="527B735F" w:rsidR="006E25E1" w:rsidRPr="009526B3" w:rsidRDefault="006E25E1" w:rsidP="004B00E9">
      <w:pPr>
        <w:pStyle w:val="berschrift3"/>
      </w:pPr>
      <w:bookmarkStart w:id="108" w:name="_Toc26273290"/>
      <w:r w:rsidRPr="009526B3">
        <w:t xml:space="preserve">Was ist Service </w:t>
      </w:r>
      <w:r>
        <w:t>discovery</w:t>
      </w:r>
      <w:bookmarkEnd w:id="108"/>
      <w:r w:rsidRPr="009526B3">
        <w:t xml:space="preserve"> </w:t>
      </w:r>
    </w:p>
    <w:p w14:paraId="35D21020" w14:textId="4A24D006" w:rsidR="006E25E1" w:rsidRPr="00F40167" w:rsidRDefault="006E25E1" w:rsidP="006E25E1">
      <w:pPr>
        <w:tabs>
          <w:tab w:val="left" w:pos="2771"/>
        </w:tabs>
      </w:pPr>
      <w:bookmarkStart w:id="109" w:name="_CTVK001d6977399160c4096926b595938f662fc"/>
      <w:r>
        <w:rPr>
          <w:noProof/>
        </w:rPr>
        <w:drawing>
          <wp:anchor distT="0" distB="0" distL="114300" distR="114300" simplePos="0" relativeHeight="251583488" behindDoc="1" locked="1" layoutInCell="1" allowOverlap="1" wp14:anchorId="53EF8DBD" wp14:editId="4DA6BC10">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09"/>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10" w:name="_Toc26273291"/>
      <w:r>
        <w:t>Serverseitige discovery</w:t>
      </w:r>
      <w:bookmarkEnd w:id="110"/>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11" w:name="_CTVK001d0d9769825fb410ea9f4a2a57da4849a"/>
      <w:r>
        <w:rPr>
          <w:noProof/>
        </w:rPr>
        <w:drawing>
          <wp:inline distT="0" distB="0" distL="0" distR="0" wp14:anchorId="164BEECB" wp14:editId="108995D8">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11"/>
    </w:p>
    <w:p w14:paraId="780241C1" w14:textId="5106C7B4" w:rsidR="00D54F50" w:rsidRPr="00D54F50" w:rsidRDefault="00D81162" w:rsidP="00D54F50">
      <w:pPr>
        <w:pStyle w:val="Beschriftung"/>
      </w:pPr>
      <w:bookmarkStart w:id="112" w:name="_Ref26173895"/>
      <w:bookmarkStart w:id="113" w:name="_Toc26273329"/>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6E78A1">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wM1QxMTo0MzozMy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Richardson, Chris of Eventuate, Inc. 2015)</w:t>
          </w:r>
          <w:r w:rsidR="00D54F50">
            <w:fldChar w:fldCharType="end"/>
          </w:r>
        </w:sdtContent>
      </w:sdt>
      <w:bookmarkEnd w:id="112"/>
      <w:bookmarkEnd w:id="113"/>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balancers,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14" w:name="_Toc26273292"/>
      <w:r>
        <w:t>Clientseitige discovery</w:t>
      </w:r>
      <w:bookmarkEnd w:id="114"/>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balancing Algorithmus, um einen Service auszuwählen</w:t>
      </w:r>
      <w:r w:rsidR="00C34963">
        <w:t xml:space="preserve"> [2]</w:t>
      </w:r>
      <w:r>
        <w:t>.</w:t>
      </w:r>
    </w:p>
    <w:p w14:paraId="560D5A6F" w14:textId="676B8006" w:rsidR="00C34963" w:rsidRDefault="00DA46AF" w:rsidP="00C34963">
      <w:pPr>
        <w:pStyle w:val="Beschriftung"/>
      </w:pPr>
      <w:bookmarkStart w:id="115" w:name="_Ref26173811"/>
      <w:bookmarkStart w:id="116" w:name="_Toc26273330"/>
      <w:bookmarkStart w:id="117" w:name="_CTVK001684f00b540c84a069c0a4a359a92ee2d"/>
      <w:r>
        <w:rPr>
          <w:noProof/>
        </w:rPr>
        <w:lastRenderedPageBreak/>
        <w:drawing>
          <wp:anchor distT="0" distB="0" distL="114300" distR="114300" simplePos="0" relativeHeight="251597824" behindDoc="0" locked="0" layoutInCell="1" allowOverlap="1" wp14:anchorId="0212E399" wp14:editId="4D0A7979">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17"/>
      <w:r w:rsidR="00D81162" w:rsidRPr="00DA46AF">
        <w:rPr>
          <w:lang w:val="en-US"/>
        </w:rPr>
        <w:t>Abbildung</w:t>
      </w:r>
      <w:r w:rsidR="00C34963" w:rsidRPr="00DA46AF">
        <w:rPr>
          <w:lang w:val="en-US"/>
        </w:rPr>
        <w:t xml:space="preserve"> </w:t>
      </w:r>
      <w:r w:rsidR="00F42FF9">
        <w:fldChar w:fldCharType="begin"/>
      </w:r>
      <w:r w:rsidR="00F42FF9" w:rsidRPr="00DA46AF">
        <w:rPr>
          <w:lang w:val="en-US"/>
        </w:rPr>
        <w:instrText xml:space="preserve"> SEQ Abbildung \* ARABIC </w:instrText>
      </w:r>
      <w:r w:rsidR="00F42FF9">
        <w:fldChar w:fldCharType="separate"/>
      </w:r>
      <w:r w:rsidR="00DD17B5" w:rsidRPr="00DA46AF">
        <w:rPr>
          <w:noProof/>
          <w:lang w:val="en-US"/>
        </w:rPr>
        <w:t>19</w:t>
      </w:r>
      <w:r w:rsidR="00F42FF9">
        <w:fldChar w:fldCharType="end"/>
      </w:r>
      <w:r w:rsidR="00C34963" w:rsidRPr="00DA46AF">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6E78A1" w:rsidRPr="00DA46AF">
            <w:rPr>
              <w:lang w:val="en-US"/>
            </w:rPr>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instrText>
          </w:r>
          <w:r w:rsidR="006E78A1">
            <w:instrText>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wM1QxMTo0MzozMy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Richardson, Chris of Eventuate, Inc. 2015)</w:t>
          </w:r>
          <w:r w:rsidR="00C34963">
            <w:fldChar w:fldCharType="end"/>
          </w:r>
        </w:sdtContent>
      </w:sdt>
      <w:bookmarkEnd w:id="115"/>
      <w:bookmarkEnd w:id="116"/>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18" w:name="_Toc26273293"/>
      <w:r>
        <w:t>Selbstregistrierungs Methode</w:t>
      </w:r>
      <w:bookmarkEnd w:id="118"/>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xml:space="preserve">: Client-side discovery Pattern </w:t>
      </w:r>
      <w:r w:rsidR="00D81162">
        <w:t>(Richardson, Chris of Eventuate,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19" w:name="_Toc26273294"/>
      <w:r>
        <w:lastRenderedPageBreak/>
        <w:t>Drittparteiregistrierungs Methode</w:t>
      </w:r>
      <w:bookmarkEnd w:id="119"/>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Richardson, Chris of Eventuate,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20" w:name="_CTVK0014e5f6b77a32e45c488300abe03235322"/>
      <w:bookmarkStart w:id="121" w:name="_Ref25051687"/>
      <w:bookmarkStart w:id="122" w:name="_Ref25051742"/>
      <w:bookmarkStart w:id="123" w:name="_Toc26273295"/>
      <w:r>
        <w:t>Vereinheitlichte Systeme</w:t>
      </w:r>
      <w:bookmarkEnd w:id="123"/>
    </w:p>
    <w:bookmarkEnd w:id="120"/>
    <w:p w14:paraId="08D13E19" w14:textId="6FA878FE" w:rsidR="001C7C16" w:rsidRDefault="00DF53B9" w:rsidP="00ED05FB">
      <w:pPr>
        <w:pStyle w:val="berschrift3"/>
      </w:pPr>
      <w:r>
        <w:t xml:space="preserve"> </w:t>
      </w:r>
      <w:bookmarkStart w:id="124" w:name="_Toc26273296"/>
      <w:r w:rsidR="005C294E">
        <w:t>Service-</w:t>
      </w:r>
      <w:r w:rsidR="001C7C16">
        <w:t>Mesh</w:t>
      </w:r>
      <w:bookmarkEnd w:id="121"/>
      <w:bookmarkEnd w:id="122"/>
      <w:bookmarkEnd w:id="124"/>
    </w:p>
    <w:p w14:paraId="5DF898D2" w14:textId="2B48FA49" w:rsidR="00FE2AEB" w:rsidRPr="00FE2AEB" w:rsidRDefault="00D15055" w:rsidP="00FE2AEB">
      <w:hyperlink r:id="rId35" w:history="1">
        <w:r w:rsidR="00FE2AEB">
          <w:rPr>
            <w:rStyle w:val="Hyperlink"/>
          </w:rPr>
          <w:t>https://www.youtube.com/watch?v=cWfACBIp0a8</w:t>
        </w:r>
      </w:hyperlink>
    </w:p>
    <w:p w14:paraId="3092D8F1" w14:textId="124B60E4" w:rsidR="00E74030" w:rsidRDefault="005C294E" w:rsidP="00ED05FB">
      <w:pPr>
        <w:pStyle w:val="berschrift4"/>
      </w:pPr>
      <w:r>
        <w:t>Warum Service-</w:t>
      </w:r>
      <w:r w:rsidR="00E74030">
        <w:t>Meshes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 xml:space="preserve">roxys, welche in den jeweiligen Container Instanzen mitlaufen aber kein Bestandteil des eigentlichen Prozesses sind. Die Proxys unterbrechen jeglichen Datenverkehr und kontrollieren bzw. Analysieren diesen. Der Kontrollpunkt erhält die </w:t>
      </w:r>
      <w:r>
        <w:lastRenderedPageBreak/>
        <w:t>Analysedaten und Verarbeitet diese.</w:t>
      </w:r>
      <w:r w:rsidR="00FB4987">
        <w:t xml:space="preserve"> Selbst wenn ein Sidecar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ED05FB">
      <w:pPr>
        <w:pStyle w:val="berschrift4"/>
      </w:pPr>
      <w:r>
        <w:t>Was Spricht gegen die Nutzung von Service Meshes</w:t>
      </w:r>
    </w:p>
    <w:p w14:paraId="19EA69A5" w14:textId="6641E0EB"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Content>
          <w:r>
            <w:fldChar w:fldCharType="begin"/>
          </w:r>
          <w:r w:rsidR="006E78A1">
            <w:instrText>ADDIN CitaviPlaceholder{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M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wM1QxMTo0MzozMy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125" w:name="_Toc26273297"/>
      <w:r>
        <w:t>Spring Cloud</w:t>
      </w:r>
      <w:bookmarkEnd w:id="125"/>
    </w:p>
    <w:p w14:paraId="4324FFDB" w14:textId="73BD6B7D" w:rsidR="0080068C" w:rsidRDefault="00ED05FB" w:rsidP="001C7C16">
      <w:r>
        <w:t>Gegenbeispiel zum Service Mesh</w:t>
      </w:r>
    </w:p>
    <w:p w14:paraId="075DF673" w14:textId="61E94359" w:rsidR="00D10673" w:rsidRDefault="00D10673" w:rsidP="001C7C16">
      <w:r>
        <w:t xml:space="preserve">Netflix </w:t>
      </w:r>
    </w:p>
    <w:p w14:paraId="4CC9AB10" w14:textId="4C4F0F80" w:rsidR="00D10673" w:rsidRDefault="00D10673" w:rsidP="001C7C16">
      <w:r>
        <w:t>Eines der besten Microservice Beispiele.</w:t>
      </w:r>
    </w:p>
    <w:p w14:paraId="66F59DFB" w14:textId="77777777" w:rsidR="00D10673" w:rsidRDefault="00D10673" w:rsidP="001C7C16">
      <w:bookmarkStart w:id="126" w:name="_GoBack"/>
      <w:bookmarkEnd w:id="126"/>
    </w:p>
    <w:p w14:paraId="7D784840" w14:textId="77777777" w:rsidR="0080068C" w:rsidRDefault="0080068C" w:rsidP="001C7C16"/>
    <w:p w14:paraId="5D76CC98" w14:textId="7340DDCB" w:rsidR="00ED05FB" w:rsidRPr="00FB4987" w:rsidRDefault="006E25E1" w:rsidP="00ED05FB">
      <w:pPr>
        <w:pStyle w:val="berschrift2"/>
      </w:pPr>
      <w:bookmarkStart w:id="127" w:name="_Toc26273298"/>
      <w:r>
        <w:t>S</w:t>
      </w:r>
      <w:r w:rsidR="003413FA">
        <w:t>tatus und Daten Verbreitung in v</w:t>
      </w:r>
      <w:r>
        <w:t>erteilten Systemen</w:t>
      </w:r>
      <w:bookmarkEnd w:id="127"/>
    </w:p>
    <w:p w14:paraId="0F9635EE" w14:textId="3D2DBD41" w:rsidR="0055276A" w:rsidRDefault="0055276A" w:rsidP="00ED05FB">
      <w:pPr>
        <w:pStyle w:val="berschrift3"/>
      </w:pPr>
      <w:bookmarkStart w:id="128" w:name="_Toc26273299"/>
      <w:r w:rsidRPr="001C7C16">
        <w:t>Dat</w:t>
      </w:r>
      <w:r w:rsidR="00E86B54">
        <w:t>en Konsistenz</w:t>
      </w:r>
      <w:bookmarkEnd w:id="128"/>
    </w:p>
    <w:p w14:paraId="28A3A540" w14:textId="3D803736" w:rsidR="00E03D58" w:rsidRPr="00E03D58" w:rsidRDefault="003413FA" w:rsidP="00E03D58">
      <w:r>
        <w:t xml:space="preserve">Daten Konsistenz ist ein weiteres großes Thema im Bereich der verteilten Systeme und der Kommunikation in diesem Bereich, durch zeitliche und räumliche Eingrenzungen </w:t>
      </w:r>
      <w:r>
        <w:lastRenderedPageBreak/>
        <w:t>kann in dieses Thema jedoch nicht weiter in die Tiefe gegangen werden und wird dritten überlassen.</w:t>
      </w:r>
    </w:p>
    <w:p w14:paraId="16B64FFD" w14:textId="02A5A9B9" w:rsidR="00057BDD" w:rsidRDefault="00E86B54" w:rsidP="00ED05FB">
      <w:pPr>
        <w:pStyle w:val="berschrift3"/>
      </w:pPr>
      <w:bookmarkStart w:id="129" w:name="_Toc26273300"/>
      <w:r w:rsidRPr="001C7C16">
        <w:t>Konfiguration</w:t>
      </w:r>
      <w:r w:rsidR="00057BDD" w:rsidRPr="001C7C16">
        <w:t xml:space="preserve"> </w:t>
      </w:r>
      <w:r w:rsidRPr="001C7C16">
        <w:t>Server</w:t>
      </w:r>
      <w:bookmarkEnd w:id="129"/>
    </w:p>
    <w:p w14:paraId="7AC76EF9" w14:textId="3C70FAD2" w:rsidR="00ED05FB" w:rsidRPr="00ED05FB" w:rsidRDefault="00ED05FB" w:rsidP="00ED05FB"/>
    <w:p w14:paraId="128E671E" w14:textId="161A7577" w:rsidR="0013230E" w:rsidRPr="0013230E" w:rsidRDefault="00083C44" w:rsidP="0013230E">
      <w:pPr>
        <w:pStyle w:val="berschrift1"/>
      </w:pPr>
      <w:bookmarkStart w:id="130" w:name="_Ref25054205"/>
      <w:bookmarkStart w:id="131" w:name="_Toc26273301"/>
      <w:r>
        <w:lastRenderedPageBreak/>
        <w:t>Umsetzung eines robusten verteilten Systems mit Hilfe eines Service-Meshes</w:t>
      </w:r>
      <w:bookmarkEnd w:id="130"/>
      <w:bookmarkEnd w:id="131"/>
    </w:p>
    <w:p w14:paraId="3FA82650" w14:textId="0F358B9C" w:rsidR="005F0AE2" w:rsidRDefault="00083C44" w:rsidP="0013230E">
      <w:pPr>
        <w:pStyle w:val="berschrift2"/>
      </w:pPr>
      <w:bookmarkStart w:id="132" w:name="_Ref25054352"/>
      <w:bookmarkStart w:id="133" w:name="_Toc26273302"/>
      <w:r>
        <w:t>Das Service-Mesh Istio</w:t>
      </w:r>
      <w:bookmarkEnd w:id="132"/>
      <w:bookmarkEnd w:id="133"/>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34" w:name="_Toc26273303"/>
      <w:r w:rsidRPr="00425C98">
        <w:t>Istio Architecture</w:t>
      </w:r>
      <w:bookmarkEnd w:id="134"/>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35" w:name="_Toc26273304"/>
      <w:r w:rsidRPr="00425C98">
        <w:t>Istio Notizen</w:t>
      </w:r>
      <w:bookmarkEnd w:id="135"/>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36" w:name="_Ref25054353"/>
      <w:bookmarkStart w:id="137" w:name="_Toc26273305"/>
      <w:r w:rsidRPr="00425C98">
        <w:lastRenderedPageBreak/>
        <w:t>Notizen</w:t>
      </w:r>
      <w:bookmarkEnd w:id="136"/>
      <w:bookmarkEnd w:id="137"/>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n kube-system create serviceaccount tiller</w:t>
      </w:r>
    </w:p>
    <w:p w14:paraId="10B525AD"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create clusterrolebinding tiller-cluster-rule --clusterrole=cluster-admin --serviceaccount=kube-system:tiller</w:t>
      </w:r>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init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D15055" w:rsidP="0013230E">
      <w:hyperlink r:id="rId36"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apply -f install/kubernetes/helm/helm-service-account.yaml</w:t>
      </w:r>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kubernetes/helm/istio-init --name istio-init --namespace istio-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gramStart"/>
      <w:r w:rsidRPr="00425C98">
        <w:rPr>
          <w:lang w:val="en-US"/>
        </w:rPr>
        <w:t>kubectl</w:t>
      </w:r>
      <w:proofErr w:type="gramEnd"/>
      <w:r w:rsidRPr="00425C98">
        <w:rPr>
          <w:lang w:val="en-US"/>
        </w:rPr>
        <w:t xml:space="preserve"> get svc -n istio-system</w:t>
      </w:r>
    </w:p>
    <w:p w14:paraId="29DAA96D" w14:textId="77777777" w:rsidR="0013230E" w:rsidRPr="00425C98" w:rsidRDefault="0013230E" w:rsidP="0013230E">
      <w:pPr>
        <w:rPr>
          <w:lang w:val="en-US"/>
        </w:rPr>
      </w:pPr>
      <w:proofErr w:type="gramStart"/>
      <w:r w:rsidRPr="00425C98">
        <w:rPr>
          <w:lang w:val="en-US"/>
        </w:rPr>
        <w:t>kubectl</w:t>
      </w:r>
      <w:proofErr w:type="gramEnd"/>
      <w:r w:rsidRPr="00425C98">
        <w:rPr>
          <w:lang w:val="en-US"/>
        </w:rPr>
        <w:t xml:space="preserve"> get pods -n istio-system</w:t>
      </w:r>
    </w:p>
    <w:p w14:paraId="44A289DF"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label namespace default istio-injection=enabled</w:t>
      </w:r>
    </w:p>
    <w:p w14:paraId="78997532" w14:textId="77777777" w:rsidR="0013230E" w:rsidRPr="0013230E" w:rsidRDefault="0013230E" w:rsidP="0013230E">
      <w:pPr>
        <w:rPr>
          <w:lang w:val="en-US"/>
        </w:rPr>
      </w:pPr>
      <w:proofErr w:type="gramStart"/>
      <w:r w:rsidRPr="0013230E">
        <w:rPr>
          <w:lang w:val="en-US"/>
        </w:rPr>
        <w:lastRenderedPageBreak/>
        <w:t>kubectl</w:t>
      </w:r>
      <w:proofErr w:type="gramEnd"/>
      <w:r w:rsidRPr="0013230E">
        <w:rPr>
          <w:lang w:val="en-US"/>
        </w:rPr>
        <w:t xml:space="preserve">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t>Aktiviere Metrics und überwachung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clear-Host;Invoke-RestMethod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38" w:name="_Toc26273306"/>
      <w:r>
        <w:rPr>
          <w:lang w:val="en-US"/>
        </w:rPr>
        <w:lastRenderedPageBreak/>
        <w:t>Mögliche Quellen</w:t>
      </w:r>
      <w:bookmarkEnd w:id="138"/>
    </w:p>
    <w:p w14:paraId="08680C37" w14:textId="1AA94C8F" w:rsidR="00425C98" w:rsidRPr="00425C98" w:rsidRDefault="00425C98" w:rsidP="00425C98">
      <w:pPr>
        <w:rPr>
          <w:lang w:val="en-US"/>
        </w:rPr>
      </w:pPr>
      <w:r>
        <w:rPr>
          <w:lang w:val="en-US"/>
        </w:rPr>
        <w:t>4.)</w:t>
      </w:r>
    </w:p>
    <w:p w14:paraId="5C231892" w14:textId="77777777" w:rsidR="00425C98" w:rsidRPr="00425C98" w:rsidRDefault="00D15055" w:rsidP="00425C98">
      <w:pPr>
        <w:rPr>
          <w:lang w:val="en-US"/>
        </w:rPr>
      </w:pPr>
      <w:hyperlink r:id="rId37"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D15055" w:rsidP="00425C98">
      <w:pPr>
        <w:rPr>
          <w:lang w:val="en-US"/>
        </w:rPr>
      </w:pPr>
      <w:hyperlink r:id="rId38" w:history="1">
        <w:r w:rsidR="00425C98" w:rsidRPr="00425C98">
          <w:rPr>
            <w:rStyle w:val="Hyperlink"/>
            <w:lang w:val="en-US"/>
          </w:rPr>
          <w:t>https://medium.com/@adhorn/patterns-for-resilient-architecture-part-1-d3b60cd8d2b6</w:t>
        </w:r>
      </w:hyperlink>
    </w:p>
    <w:p w14:paraId="730D83C6" w14:textId="7A85F60B" w:rsidR="00425C98" w:rsidRPr="009E2C18" w:rsidRDefault="00D15055" w:rsidP="00425C98">
      <w:pPr>
        <w:rPr>
          <w:lang w:val="en-US"/>
        </w:rPr>
      </w:pPr>
      <w:hyperlink r:id="rId39" w:history="1">
        <w:r w:rsidR="00425C98" w:rsidRPr="009E2C18">
          <w:rPr>
            <w:rStyle w:val="Hyperlink"/>
            <w:lang w:val="en-US"/>
          </w:rPr>
          <w:t>https://medium.com/@adhorn/patterns-for-resilient-architecture-part-2-9b51a7e2f10f</w:t>
        </w:r>
      </w:hyperlink>
    </w:p>
    <w:p w14:paraId="003CFBA9" w14:textId="7E78885B" w:rsidR="00425C98" w:rsidRPr="009E2C18" w:rsidRDefault="00D15055" w:rsidP="00425C98">
      <w:pPr>
        <w:rPr>
          <w:lang w:val="en-US"/>
        </w:rPr>
      </w:pPr>
      <w:hyperlink r:id="rId40" w:history="1">
        <w:r w:rsidR="00425C98" w:rsidRPr="009E2C18">
          <w:rPr>
            <w:rStyle w:val="Hyperlink"/>
            <w:lang w:val="en-US"/>
          </w:rPr>
          <w:t>https://medium.com/@adhorn/patterns-for-resilient-architecture-part-3-16e8601c488e</w:t>
        </w:r>
      </w:hyperlink>
    </w:p>
    <w:p w14:paraId="7113F681" w14:textId="216ED84F" w:rsidR="00425C98" w:rsidRPr="009E2C18" w:rsidRDefault="00D15055" w:rsidP="00425C98">
      <w:pPr>
        <w:rPr>
          <w:lang w:val="en-US"/>
        </w:rPr>
      </w:pPr>
      <w:hyperlink r:id="rId41"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39" w:name="_Toc26273307"/>
      <w:r>
        <w:lastRenderedPageBreak/>
        <w:t>Zusammenfassung und Ausblic</w:t>
      </w:r>
      <w:r w:rsidR="00CD3BF0">
        <w:t>k</w:t>
      </w:r>
      <w:bookmarkEnd w:id="139"/>
    </w:p>
    <w:p w14:paraId="76A7DD87" w14:textId="77777777" w:rsidR="00284FA6" w:rsidRDefault="00284FA6">
      <w:pPr>
        <w:pStyle w:val="berschrift1"/>
        <w:numPr>
          <w:ilvl w:val="0"/>
          <w:numId w:val="0"/>
        </w:numPr>
      </w:pPr>
      <w:bookmarkStart w:id="140" w:name="_Ref492657968"/>
      <w:bookmarkStart w:id="141" w:name="_Toc26273308"/>
      <w:r>
        <w:lastRenderedPageBreak/>
        <w:t>Glossar</w:t>
      </w:r>
      <w:bookmarkEnd w:id="140"/>
      <w:bookmarkEnd w:id="141"/>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42" w:name="_Toc26273309"/>
      <w:r>
        <w:lastRenderedPageBreak/>
        <w:t>Ehrenwörtliche Erklärung</w:t>
      </w:r>
      <w:bookmarkEnd w:id="142"/>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2"/>
          <w:headerReference w:type="first" r:id="rId43"/>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43" w:name="_Toc26273310"/>
      <w:r>
        <w:lastRenderedPageBreak/>
        <w:t>Stichwortverzeichnis</w:t>
      </w:r>
      <w:bookmarkEnd w:id="143"/>
    </w:p>
    <w:p w14:paraId="20A6C7D8" w14:textId="5B042C03" w:rsidR="00C806CB" w:rsidRDefault="00284FA6" w:rsidP="00A2390D">
      <w:pPr>
        <w:rPr>
          <w:noProof/>
        </w:rPr>
        <w:sectPr w:rsidR="00C806CB" w:rsidSect="00C806CB">
          <w:headerReference w:type="first" r:id="rId4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0352C7C7" w14:textId="77777777" w:rsidR="00EA64C1" w:rsidRDefault="005E2B7B" w:rsidP="00EA64C1">
          <w:pPr>
            <w:pStyle w:val="CitaviBibliographyHeading"/>
          </w:pPr>
          <w:r>
            <w:fldChar w:fldCharType="begin"/>
          </w:r>
          <w:r>
            <w:instrText>ADDIN CitaviBibliography</w:instrText>
          </w:r>
          <w:r>
            <w:fldChar w:fldCharType="separate"/>
          </w:r>
          <w:r w:rsidR="00EA64C1">
            <w:t>Literaturverzeichnis</w:t>
          </w:r>
        </w:p>
        <w:p w14:paraId="7A1A0818" w14:textId="77777777" w:rsidR="00EA64C1" w:rsidRDefault="00EA64C1" w:rsidP="00EA64C1">
          <w:pPr>
            <w:pStyle w:val="CitaviBibliographyEntry"/>
          </w:pPr>
          <w:bookmarkStart w:id="144" w:name="_CTVL0016b96476de3f54de281191cdbe3365207"/>
          <w:r w:rsidRPr="00EA64C1">
            <w:rPr>
              <w:smallCaps/>
            </w:rPr>
            <w:t>Eigenkreation</w:t>
          </w:r>
          <w:bookmarkEnd w:id="144"/>
          <w:r w:rsidRPr="00EA64C1">
            <w:t xml:space="preserve"> </w:t>
          </w:r>
        </w:p>
        <w:p w14:paraId="3E996B50" w14:textId="77777777" w:rsidR="00EA64C1" w:rsidRDefault="00EA64C1" w:rsidP="00EA64C1">
          <w:pPr>
            <w:pStyle w:val="CitaviBibliographyEntry"/>
          </w:pPr>
          <w:bookmarkStart w:id="145" w:name="_CTVL001f0692438777646da855c29ca6c16891a"/>
          <w:r w:rsidRPr="00EA64C1">
            <w:rPr>
              <w:smallCaps/>
            </w:rPr>
            <w:t>Fowler</w:t>
          </w:r>
          <w:bookmarkEnd w:id="145"/>
          <w:r w:rsidRPr="00EA64C1">
            <w:t xml:space="preserve">, Martin: </w:t>
          </w:r>
          <w:r w:rsidRPr="00EA64C1">
            <w:rPr>
              <w:i/>
            </w:rPr>
            <w:t xml:space="preserve">CircuitBreaker. </w:t>
          </w:r>
          <w:r w:rsidRPr="00EA64C1">
            <w:t xml:space="preserve">URL https://martinfowler.com/bliki/images/circuitBreaker/state.png. – Aktualisierungsdatum: 04.10.2019 – Überprüfungsdatum 14.10.2019 </w:t>
          </w:r>
        </w:p>
        <w:p w14:paraId="2CA18939" w14:textId="77777777" w:rsidR="00EA64C1" w:rsidRDefault="00EA64C1" w:rsidP="00EA64C1">
          <w:pPr>
            <w:pStyle w:val="CitaviBibliographyEntry"/>
          </w:pPr>
          <w:bookmarkStart w:id="146" w:name="_CTVL0018aabf0949e0b44b99105c4255de782f4"/>
          <w:r w:rsidRPr="00EA64C1">
            <w:rPr>
              <w:smallCaps/>
              <w:lang w:val="en-US"/>
            </w:rPr>
            <w:t>Golden</w:t>
          </w:r>
          <w:bookmarkEnd w:id="146"/>
          <w:r w:rsidRPr="00EA64C1">
            <w:rPr>
              <w:lang w:val="en-US"/>
            </w:rPr>
            <w:t xml:space="preserve">, Bernard CEO Navica: </w:t>
          </w:r>
          <w:r w:rsidRPr="00EA64C1">
            <w:rPr>
              <w:i/>
              <w:lang w:val="en-US"/>
            </w:rPr>
            <w:t xml:space="preserve">3 reasons you should always run microservices apps in containers | Learn. </w:t>
          </w:r>
          <w:r w:rsidRPr="00EA64C1">
            <w:t xml:space="preserve">URL https://learn.techbeacon.com/units/3-reasons-you-should-always-run-microservices-apps-containers. – Aktualisierungsdatum: 02.05.2017 – Überprüfungsdatum 22.11.2019 </w:t>
          </w:r>
        </w:p>
        <w:p w14:paraId="6D76131D" w14:textId="77777777" w:rsidR="00EA64C1" w:rsidRDefault="00EA64C1" w:rsidP="00EA64C1">
          <w:pPr>
            <w:pStyle w:val="CitaviBibliographyEntry"/>
          </w:pPr>
          <w:bookmarkStart w:id="147" w:name="_CTVL0012c83bdf0d7864498b1efec81801862b8"/>
          <w:r w:rsidRPr="00EA64C1">
            <w:rPr>
              <w:smallCaps/>
            </w:rPr>
            <w:t xml:space="preserve">Kubernetes: </w:t>
          </w:r>
          <w:bookmarkEnd w:id="147"/>
          <w:r w:rsidRPr="00EA64C1">
            <w:rPr>
              <w:i/>
            </w:rPr>
            <w:t xml:space="preserve">Kubernetes Deployments. </w:t>
          </w:r>
          <w:r w:rsidRPr="00EA64C1">
            <w:t xml:space="preserve">URL https://kubernetes.io/docs/concepts/workloads/controllers/deployment/#creating-a-deployment – Überprüfungsdatum 25.11.2019 </w:t>
          </w:r>
        </w:p>
        <w:p w14:paraId="20162BDD" w14:textId="77777777" w:rsidR="00EA64C1" w:rsidRDefault="00EA64C1" w:rsidP="00EA64C1">
          <w:pPr>
            <w:pStyle w:val="CitaviBibliographyEntry"/>
          </w:pPr>
          <w:bookmarkStart w:id="148" w:name="_CTVL0015788a3dda68a459b973e9325ddf2a1c6"/>
          <w:r w:rsidRPr="00EA64C1">
            <w:rPr>
              <w:smallCaps/>
              <w:lang w:val="en-US"/>
            </w:rPr>
            <w:t xml:space="preserve">Kyma: </w:t>
          </w:r>
          <w:bookmarkEnd w:id="148"/>
          <w:r w:rsidRPr="00EA64C1">
            <w:rPr>
              <w:i/>
              <w:lang w:val="en-US"/>
            </w:rPr>
            <w:t xml:space="preserve">Tracing - Docs | Kyma - An easy way to extend enterprise applications on Kubernetes. </w:t>
          </w:r>
          <w:r w:rsidRPr="00EA64C1">
            <w:t xml:space="preserve">URL https://kyma-project.io/docs/components/tracing#details-benefits-of-distributed-tracing – Überprüfungsdatum 07.11.2019 </w:t>
          </w:r>
        </w:p>
        <w:p w14:paraId="01362131" w14:textId="77777777" w:rsidR="00EA64C1" w:rsidRDefault="00EA64C1" w:rsidP="00EA64C1">
          <w:pPr>
            <w:pStyle w:val="CitaviBibliographyEntry"/>
          </w:pPr>
          <w:bookmarkStart w:id="149" w:name="_CTVL001d8d8887b79824457b1745ca5d0c13060"/>
          <w:r w:rsidRPr="00EA64C1">
            <w:rPr>
              <w:smallCaps/>
            </w:rPr>
            <w:t xml:space="preserve">Layer5: </w:t>
          </w:r>
          <w:bookmarkEnd w:id="149"/>
          <w:r w:rsidRPr="00EA64C1">
            <w:rPr>
              <w:i/>
            </w:rPr>
            <w:t xml:space="preserve">Service Mesh Landscape. </w:t>
          </w:r>
          <w:r w:rsidRPr="00EA64C1">
            <w:t xml:space="preserve">URL https://layer5.io/landscape/. – Aktualisierungsdatum: 28.10.2019 – Überprüfungsdatum 30.10.2019 </w:t>
          </w:r>
        </w:p>
        <w:p w14:paraId="2B7C1389" w14:textId="77777777" w:rsidR="00EA64C1" w:rsidRDefault="00EA64C1" w:rsidP="00EA64C1">
          <w:pPr>
            <w:pStyle w:val="CitaviBibliographyEntry"/>
          </w:pPr>
          <w:bookmarkStart w:id="150" w:name="_CTVL00180ed2e23cc274544877b826788630d70"/>
          <w:r w:rsidRPr="00EA64C1">
            <w:rPr>
              <w:i/>
              <w:lang w:val="en-US"/>
            </w:rPr>
            <w:t xml:space="preserve">Limiting the number of concurrent requests to microservices. </w:t>
          </w:r>
          <w:bookmarkEnd w:id="150"/>
          <w:r w:rsidRPr="00EA64C1">
            <w:t xml:space="preserve">URL https://openliberty.io/guides/bulkhead.html#background-concepts. – Aktualisierungsdatum: 28.11.2019 – Überprüfungsdatum 02.12.2019 </w:t>
          </w:r>
        </w:p>
        <w:p w14:paraId="7F04E0C4" w14:textId="77777777" w:rsidR="00EA64C1" w:rsidRDefault="00EA64C1" w:rsidP="00EA64C1">
          <w:pPr>
            <w:pStyle w:val="CitaviBibliographyEntry"/>
          </w:pPr>
          <w:bookmarkStart w:id="151" w:name="_CTVL001d5f69c3057fe4027ba39faf6c116de3d"/>
          <w:r w:rsidRPr="00EA64C1">
            <w:rPr>
              <w:smallCaps/>
              <w:lang w:val="en-US"/>
            </w:rPr>
            <w:t>McAllister</w:t>
          </w:r>
          <w:bookmarkEnd w:id="151"/>
          <w:r w:rsidRPr="00EA64C1">
            <w:rPr>
              <w:lang w:val="en-US"/>
            </w:rPr>
            <w:t xml:space="preserve">, Dave: </w:t>
          </w:r>
          <w:r w:rsidRPr="00EA64C1">
            <w:rPr>
              <w:i/>
              <w:lang w:val="en-US"/>
            </w:rPr>
            <w:t xml:space="preserve">GOTO 2019 • Observability, Distributed Tracing &amp; the Complex World • Dave McAllister - YouTube. </w:t>
          </w:r>
          <w:r w:rsidRPr="00EA64C1">
            <w:t xml:space="preserve">URL https://www.youtube.com/watch?v=2nTJSsBngao – Überprüfungsdatum 08.11.2019 </w:t>
          </w:r>
        </w:p>
        <w:p w14:paraId="3B7AB4A4" w14:textId="77777777" w:rsidR="00EA64C1" w:rsidRDefault="00EA64C1" w:rsidP="00EA64C1">
          <w:pPr>
            <w:pStyle w:val="CitaviBibliographyEntry"/>
          </w:pPr>
          <w:bookmarkStart w:id="152" w:name="_CTVL001e956f9afd76049d18bf3246c547666c9"/>
          <w:r w:rsidRPr="00EA64C1">
            <w:rPr>
              <w:i/>
            </w:rPr>
            <w:t xml:space="preserve">Microservices Pattern: API gateway pattern. </w:t>
          </w:r>
          <w:bookmarkEnd w:id="152"/>
          <w:r w:rsidRPr="00EA64C1">
            <w:t xml:space="preserve">URL https://microservices.io/patterns/apigateway.html. – Aktualisierungsdatum: 20.11.2019 – Überprüfungsdatum 02.12.2019 </w:t>
          </w:r>
        </w:p>
        <w:p w14:paraId="28D7A05F" w14:textId="77777777" w:rsidR="00EA64C1" w:rsidRDefault="00EA64C1" w:rsidP="00EA64C1">
          <w:pPr>
            <w:pStyle w:val="CitaviBibliographyEntry"/>
          </w:pPr>
          <w:bookmarkStart w:id="153" w:name="_CTVL0013ce04c8ff7b347eb9b5dda5e435ccf5d"/>
          <w:r w:rsidRPr="00EA64C1">
            <w:rPr>
              <w:smallCaps/>
              <w:lang w:val="en-US"/>
            </w:rPr>
            <w:t>Posta</w:t>
          </w:r>
          <w:bookmarkEnd w:id="153"/>
          <w:r w:rsidRPr="00EA64C1">
            <w:rPr>
              <w:lang w:val="en-US"/>
            </w:rPr>
            <w:t xml:space="preserve">, Christian: </w:t>
          </w:r>
          <w:r w:rsidRPr="00EA64C1">
            <w:rPr>
              <w:i/>
              <w:lang w:val="en-US"/>
            </w:rPr>
            <w:t xml:space="preserve">API Gateways Are Going Through an Identity Crisis. </w:t>
          </w:r>
          <w:r w:rsidRPr="00EA64C1">
            <w:t xml:space="preserve">URL https://blog.christianposta.com/microservices/api-gateways-are-going-through-an-identity-crisis/. – Aktualisierungsdatum: 16.10.2019 – Überprüfungsdatum 03.12.2019 </w:t>
          </w:r>
        </w:p>
        <w:p w14:paraId="28950D1D" w14:textId="77777777" w:rsidR="00EA64C1" w:rsidRDefault="00EA64C1" w:rsidP="00EA64C1">
          <w:pPr>
            <w:pStyle w:val="CitaviBibliographyEntry"/>
          </w:pPr>
          <w:bookmarkStart w:id="154" w:name="_CTVL001ed4504380a874c7bafaa5d7178afa078"/>
          <w:r w:rsidRPr="00EA64C1">
            <w:rPr>
              <w:smallCaps/>
              <w:lang w:val="en-US"/>
            </w:rPr>
            <w:t xml:space="preserve">Richardson, Chris of Eventuate, Inc.: </w:t>
          </w:r>
          <w:bookmarkEnd w:id="154"/>
          <w:r w:rsidRPr="00EA64C1">
            <w:rPr>
              <w:i/>
              <w:lang w:val="en-US"/>
            </w:rPr>
            <w:t xml:space="preserve">Service Discovery in a Microservices Architecture - NGINX. </w:t>
          </w:r>
          <w:r w:rsidRPr="00EA64C1">
            <w:t xml:space="preserve">URL https://www.nginx.com/blog/service-discovery-in-a-microservices-architecture/ – Überprüfungsdatum 31.10.2019 </w:t>
          </w:r>
        </w:p>
        <w:p w14:paraId="47C76B58" w14:textId="77777777" w:rsidR="00EA64C1" w:rsidRDefault="00EA64C1" w:rsidP="00EA64C1">
          <w:pPr>
            <w:pStyle w:val="CitaviBibliographyEntry"/>
          </w:pPr>
          <w:bookmarkStart w:id="155" w:name="_CTVL001b3a45404d2df4913b1f86f3306f1cef4"/>
          <w:r w:rsidRPr="00EA64C1">
            <w:rPr>
              <w:smallCaps/>
              <w:lang w:val="en-US"/>
            </w:rPr>
            <w:lastRenderedPageBreak/>
            <w:t>Rotem-Gal-Oz</w:t>
          </w:r>
          <w:bookmarkEnd w:id="155"/>
          <w:r w:rsidRPr="00EA64C1">
            <w:rPr>
              <w:lang w:val="en-US"/>
            </w:rPr>
            <w:t xml:space="preserve">, Arnon: </w:t>
          </w:r>
          <w:r w:rsidRPr="00EA64C1">
            <w:rPr>
              <w:i/>
              <w:lang w:val="en-US"/>
            </w:rPr>
            <w:t xml:space="preserve">Fallacies of distributed computing Explained. </w:t>
          </w:r>
          <w:r w:rsidRPr="00EA64C1">
            <w:t xml:space="preserve">URL http://www.rgoarchitects.com/Files/fallacies.pdf – Überprüfungsdatum 09.10.2019 </w:t>
          </w:r>
        </w:p>
        <w:p w14:paraId="79A0273D" w14:textId="77777777" w:rsidR="00EA64C1" w:rsidRDefault="00EA64C1" w:rsidP="00EA64C1">
          <w:pPr>
            <w:pStyle w:val="CitaviBibliographyEntry"/>
          </w:pPr>
          <w:bookmarkStart w:id="156" w:name="_CTVL001bb59862cc9c345beb39762dea561d37c"/>
          <w:r w:rsidRPr="00EA64C1">
            <w:rPr>
              <w:smallCaps/>
            </w:rPr>
            <w:t>Storozhuk</w:t>
          </w:r>
          <w:bookmarkEnd w:id="156"/>
          <w:r w:rsidRPr="00EA64C1">
            <w:t xml:space="preserve">, Bogdan: </w:t>
          </w:r>
          <w:r w:rsidRPr="00EA64C1">
            <w:rPr>
              <w:i/>
            </w:rPr>
            <w:t xml:space="preserve">Rate Limiter Internals in Resilience4j. </w:t>
          </w:r>
          <w:r w:rsidRPr="00EA64C1">
            <w:t xml:space="preserve">URL https://medium.com/@storozhuk.b.m/rate-limiter-internals-in-resilience4j-48776e433b90#7585 – Überprüfungsdatum 21.10.2019 </w:t>
          </w:r>
        </w:p>
        <w:p w14:paraId="069EEC29" w14:textId="77777777" w:rsidR="00EA64C1" w:rsidRDefault="00EA64C1" w:rsidP="00EA64C1">
          <w:pPr>
            <w:pStyle w:val="CitaviBibliographyEntry"/>
          </w:pPr>
          <w:bookmarkStart w:id="157" w:name="_CTVL00142c9e052f8e1428e885f82cfd186e9a7"/>
          <w:r w:rsidRPr="00EA64C1">
            <w:rPr>
              <w:smallCaps/>
              <w:lang w:val="en-US"/>
            </w:rPr>
            <w:t>Tanenbaum</w:t>
          </w:r>
          <w:bookmarkEnd w:id="157"/>
          <w:r w:rsidRPr="00EA64C1">
            <w:rPr>
              <w:lang w:val="en-US"/>
            </w:rPr>
            <w:t xml:space="preserve">, Andrew S.; Maarten Van Steen (Mitarb.): </w:t>
          </w:r>
          <w:r w:rsidRPr="00EA64C1">
            <w:rPr>
              <w:i/>
              <w:lang w:val="en-US"/>
            </w:rPr>
            <w:t xml:space="preserve">Distributed Systems Principles and Paradigms. </w:t>
          </w:r>
          <w:r w:rsidRPr="00EA64C1">
            <w:t xml:space="preserve">Zweite Auflage : Pearson Education, 2006 </w:t>
          </w:r>
        </w:p>
        <w:p w14:paraId="71EFF4EC" w14:textId="77777777" w:rsidR="00EA64C1" w:rsidRDefault="00EA64C1" w:rsidP="00EA64C1">
          <w:pPr>
            <w:pStyle w:val="CitaviBibliographyEntry"/>
          </w:pPr>
          <w:bookmarkStart w:id="158" w:name="_CTVL0015d945deaea214909bb608097149e99b2"/>
          <w:r w:rsidRPr="00EA64C1">
            <w:rPr>
              <w:smallCaps/>
            </w:rPr>
            <w:t>Ushio</w:t>
          </w:r>
          <w:bookmarkEnd w:id="158"/>
          <w:r w:rsidRPr="00EA64C1">
            <w:t xml:space="preserve">, Tsuyoshi: </w:t>
          </w:r>
          <w:r w:rsidRPr="00EA64C1">
            <w:rPr>
              <w:i/>
            </w:rPr>
            <w:t xml:space="preserve">Kubernetes in three diagrams. </w:t>
          </w:r>
          <w:r w:rsidRPr="00EA64C1">
            <w:t xml:space="preserve">URL https://medium.com/@tsuyoshiushio/kubernetes-in-three-diagrams-6aba8432541c. – Aktualisierungsdatum: 02.05.2018 – Überprüfungsdatum 22.11.2019 </w:t>
          </w:r>
        </w:p>
        <w:p w14:paraId="6A56E0F8" w14:textId="7E56B262" w:rsidR="005E2B7B" w:rsidRDefault="00EA64C1" w:rsidP="00EA64C1">
          <w:pPr>
            <w:pStyle w:val="CitaviBibliographyEntry"/>
          </w:pPr>
          <w:bookmarkStart w:id="159" w:name="_CTVL001c8f0e146965e4825bf7a7797aad5544b"/>
          <w:r w:rsidRPr="00EA64C1">
            <w:rPr>
              <w:smallCaps/>
              <w:lang w:val="en-US"/>
            </w:rPr>
            <w:t>Vogels</w:t>
          </w:r>
          <w:bookmarkEnd w:id="159"/>
          <w:r w:rsidRPr="00EA64C1">
            <w:rPr>
              <w:lang w:val="en-US"/>
            </w:rPr>
            <w:t xml:space="preserve">, Werner: </w:t>
          </w:r>
          <w:r w:rsidRPr="00EA64C1">
            <w:rPr>
              <w:i/>
              <w:lang w:val="en-US"/>
            </w:rPr>
            <w:t xml:space="preserve">A Conversation with Werner Vogels - ACM Queue. </w:t>
          </w:r>
          <w:r w:rsidRPr="00EA64C1">
            <w:t>URL https://queue.acm.org/detail.cfm</w:t>
          </w:r>
          <w:proofErr w:type="gramStart"/>
          <w:r w:rsidRPr="00EA64C1">
            <w:t>?id</w:t>
          </w:r>
          <w:proofErr w:type="gramEnd"/>
          <w:r w:rsidRPr="00EA64C1">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D7E38A" w14:textId="77777777" w:rsidR="00EF5391" w:rsidRDefault="00EF5391">
      <w:pPr>
        <w:spacing w:before="0" w:line="240" w:lineRule="auto"/>
      </w:pPr>
      <w:r>
        <w:separator/>
      </w:r>
    </w:p>
  </w:endnote>
  <w:endnote w:type="continuationSeparator" w:id="0">
    <w:p w14:paraId="3C7C7CE1" w14:textId="77777777" w:rsidR="00EF5391" w:rsidRDefault="00EF539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64749" w14:textId="77777777" w:rsidR="00EF5391" w:rsidRDefault="00EF5391">
      <w:pPr>
        <w:spacing w:before="0" w:line="240" w:lineRule="auto"/>
      </w:pPr>
      <w:r>
        <w:separator/>
      </w:r>
    </w:p>
  </w:footnote>
  <w:footnote w:type="continuationSeparator" w:id="0">
    <w:p w14:paraId="2BD8681F" w14:textId="77777777" w:rsidR="00EF5391" w:rsidRDefault="00EF5391">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3413FA" w:rsidRPr="00545FED" w:rsidRDefault="003413FA">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D10673" w:rsidRPr="00D10673">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D10673" w:rsidRPr="00D10673">
      <w:rPr>
        <w:b/>
        <w:bCs/>
        <w:noProof/>
      </w:rPr>
      <w:instrText>4</w:instrText>
    </w:r>
    <w:r>
      <w:rPr>
        <w:noProof/>
      </w:rPr>
      <w:fldChar w:fldCharType="end"/>
    </w:r>
    <w:r w:rsidRPr="00545FED">
      <w:instrText xml:space="preserve"> " " \* MERGEFORMAT </w:instrText>
    </w:r>
    <w:r>
      <w:fldChar w:fldCharType="separate"/>
    </w:r>
    <w:r w:rsidR="00D10673" w:rsidRPr="00D10673">
      <w:rPr>
        <w:noProof/>
      </w:rPr>
      <w:instrText>4</w:instrText>
    </w:r>
    <w:r w:rsidR="00D10673" w:rsidRPr="00545FED">
      <w:instrText xml:space="preserve"> </w:instrText>
    </w:r>
    <w:r>
      <w:fldChar w:fldCharType="end"/>
    </w:r>
    <w:r w:rsidRPr="00545FED">
      <w:instrText xml:space="preserve"> \* MERGEFORMAT </w:instrText>
    </w:r>
    <w:r w:rsidR="00D10673">
      <w:fldChar w:fldCharType="separate"/>
    </w:r>
    <w:r w:rsidR="00D10673" w:rsidRPr="00D10673">
      <w:rPr>
        <w:noProof/>
      </w:rPr>
      <w:t>4</w:t>
    </w:r>
    <w:r w:rsidR="00D10673"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D10673">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D10673">
      <w:rPr>
        <w:noProof/>
      </w:rPr>
      <w:t>3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3413FA" w:rsidRDefault="003413FA">
    <w:pPr>
      <w:pStyle w:val="Kopfzeile"/>
      <w:pBdr>
        <w:bottom w:val="none" w:sz="0" w:space="0" w:color="auto"/>
      </w:pBdr>
    </w:pPr>
    <w:r>
      <w:rPr>
        <w:noProof/>
      </w:rPr>
      <w:drawing>
        <wp:anchor distT="0" distB="36195" distL="107950" distR="0" simplePos="0" relativeHeight="251657728"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413FA" w:rsidRDefault="003413F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C7BAB"/>
    <w:rsid w:val="000D04EB"/>
    <w:rsid w:val="000E07AA"/>
    <w:rsid w:val="000E2059"/>
    <w:rsid w:val="000F0471"/>
    <w:rsid w:val="000F3185"/>
    <w:rsid w:val="00102FFB"/>
    <w:rsid w:val="00105044"/>
    <w:rsid w:val="00111AC6"/>
    <w:rsid w:val="00113408"/>
    <w:rsid w:val="001218D9"/>
    <w:rsid w:val="0013170F"/>
    <w:rsid w:val="00131C08"/>
    <w:rsid w:val="0013230E"/>
    <w:rsid w:val="00132456"/>
    <w:rsid w:val="00133BD5"/>
    <w:rsid w:val="00134BAB"/>
    <w:rsid w:val="00141DEC"/>
    <w:rsid w:val="00142F60"/>
    <w:rsid w:val="00146885"/>
    <w:rsid w:val="00146886"/>
    <w:rsid w:val="00152273"/>
    <w:rsid w:val="0015271C"/>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01E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310B"/>
    <w:rsid w:val="00303B32"/>
    <w:rsid w:val="0030678D"/>
    <w:rsid w:val="00306DDD"/>
    <w:rsid w:val="003118A5"/>
    <w:rsid w:val="00322327"/>
    <w:rsid w:val="00323B99"/>
    <w:rsid w:val="00331F45"/>
    <w:rsid w:val="00334FDF"/>
    <w:rsid w:val="00340216"/>
    <w:rsid w:val="003413FA"/>
    <w:rsid w:val="00342850"/>
    <w:rsid w:val="003476CC"/>
    <w:rsid w:val="00360DEA"/>
    <w:rsid w:val="003660A3"/>
    <w:rsid w:val="003736AE"/>
    <w:rsid w:val="00374981"/>
    <w:rsid w:val="00376DCD"/>
    <w:rsid w:val="0038494E"/>
    <w:rsid w:val="00385B10"/>
    <w:rsid w:val="0038680B"/>
    <w:rsid w:val="00393B4D"/>
    <w:rsid w:val="00396F2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66B92"/>
    <w:rsid w:val="0047704C"/>
    <w:rsid w:val="00484865"/>
    <w:rsid w:val="00485B52"/>
    <w:rsid w:val="00485F4F"/>
    <w:rsid w:val="004944B8"/>
    <w:rsid w:val="00494843"/>
    <w:rsid w:val="00495C76"/>
    <w:rsid w:val="004B00E9"/>
    <w:rsid w:val="004B54D1"/>
    <w:rsid w:val="004C0010"/>
    <w:rsid w:val="004C0327"/>
    <w:rsid w:val="004C1735"/>
    <w:rsid w:val="004C1B2D"/>
    <w:rsid w:val="004C4077"/>
    <w:rsid w:val="004C50A0"/>
    <w:rsid w:val="004D36E4"/>
    <w:rsid w:val="004E524D"/>
    <w:rsid w:val="004F1A7D"/>
    <w:rsid w:val="004F3257"/>
    <w:rsid w:val="004F4EC2"/>
    <w:rsid w:val="004F540B"/>
    <w:rsid w:val="004F697F"/>
    <w:rsid w:val="004F78B8"/>
    <w:rsid w:val="0050039F"/>
    <w:rsid w:val="0050686D"/>
    <w:rsid w:val="00513996"/>
    <w:rsid w:val="00522373"/>
    <w:rsid w:val="0052380A"/>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C1B"/>
    <w:rsid w:val="00686316"/>
    <w:rsid w:val="00687C7F"/>
    <w:rsid w:val="006905DD"/>
    <w:rsid w:val="00691347"/>
    <w:rsid w:val="006915F8"/>
    <w:rsid w:val="006A4207"/>
    <w:rsid w:val="006A5582"/>
    <w:rsid w:val="006A6BA9"/>
    <w:rsid w:val="006B5395"/>
    <w:rsid w:val="006C3FB2"/>
    <w:rsid w:val="006C4AD8"/>
    <w:rsid w:val="006D45A1"/>
    <w:rsid w:val="006E25E1"/>
    <w:rsid w:val="006E2851"/>
    <w:rsid w:val="006E587B"/>
    <w:rsid w:val="006E7126"/>
    <w:rsid w:val="006E725C"/>
    <w:rsid w:val="006E78A1"/>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41FB"/>
    <w:rsid w:val="008E6CDA"/>
    <w:rsid w:val="008F3429"/>
    <w:rsid w:val="008F39D5"/>
    <w:rsid w:val="008F51F0"/>
    <w:rsid w:val="008F67D9"/>
    <w:rsid w:val="0090385F"/>
    <w:rsid w:val="0090593F"/>
    <w:rsid w:val="00905ACE"/>
    <w:rsid w:val="0091209A"/>
    <w:rsid w:val="00914394"/>
    <w:rsid w:val="00914822"/>
    <w:rsid w:val="00925D27"/>
    <w:rsid w:val="009311E3"/>
    <w:rsid w:val="00931DF8"/>
    <w:rsid w:val="0093348F"/>
    <w:rsid w:val="00934755"/>
    <w:rsid w:val="009402F5"/>
    <w:rsid w:val="009426A1"/>
    <w:rsid w:val="00945095"/>
    <w:rsid w:val="009526B3"/>
    <w:rsid w:val="00953B9E"/>
    <w:rsid w:val="0096117D"/>
    <w:rsid w:val="00966487"/>
    <w:rsid w:val="00966656"/>
    <w:rsid w:val="009673F2"/>
    <w:rsid w:val="00971C6D"/>
    <w:rsid w:val="00976167"/>
    <w:rsid w:val="00981BC6"/>
    <w:rsid w:val="00981D57"/>
    <w:rsid w:val="00986FF3"/>
    <w:rsid w:val="009901EF"/>
    <w:rsid w:val="00994B2B"/>
    <w:rsid w:val="0099786E"/>
    <w:rsid w:val="009A45A1"/>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D5FEB"/>
    <w:rsid w:val="00AE0247"/>
    <w:rsid w:val="00AE0B52"/>
    <w:rsid w:val="00AE251B"/>
    <w:rsid w:val="00AE49EE"/>
    <w:rsid w:val="00AE514A"/>
    <w:rsid w:val="00AF5847"/>
    <w:rsid w:val="00B01D2B"/>
    <w:rsid w:val="00B022F8"/>
    <w:rsid w:val="00B116E2"/>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D0A"/>
    <w:rsid w:val="00C24E59"/>
    <w:rsid w:val="00C250C8"/>
    <w:rsid w:val="00C2544C"/>
    <w:rsid w:val="00C25633"/>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A00E5"/>
    <w:rsid w:val="00CB0C04"/>
    <w:rsid w:val="00CB1F00"/>
    <w:rsid w:val="00CB3984"/>
    <w:rsid w:val="00CB4318"/>
    <w:rsid w:val="00CC4138"/>
    <w:rsid w:val="00CD0986"/>
    <w:rsid w:val="00CD0DA9"/>
    <w:rsid w:val="00CD23C7"/>
    <w:rsid w:val="00CD36EF"/>
    <w:rsid w:val="00CD3BF0"/>
    <w:rsid w:val="00CE3B30"/>
    <w:rsid w:val="00CE4ADB"/>
    <w:rsid w:val="00CE519D"/>
    <w:rsid w:val="00CE73C2"/>
    <w:rsid w:val="00CF053C"/>
    <w:rsid w:val="00CF0A63"/>
    <w:rsid w:val="00CF2C31"/>
    <w:rsid w:val="00CF34B6"/>
    <w:rsid w:val="00CF5670"/>
    <w:rsid w:val="00D043CB"/>
    <w:rsid w:val="00D10673"/>
    <w:rsid w:val="00D11F2D"/>
    <w:rsid w:val="00D15055"/>
    <w:rsid w:val="00D166C1"/>
    <w:rsid w:val="00D170D8"/>
    <w:rsid w:val="00D22B21"/>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615"/>
    <w:rsid w:val="00DA2123"/>
    <w:rsid w:val="00DA2BEC"/>
    <w:rsid w:val="00DA37BA"/>
    <w:rsid w:val="00DA3889"/>
    <w:rsid w:val="00DA46AF"/>
    <w:rsid w:val="00DA7869"/>
    <w:rsid w:val="00DB126C"/>
    <w:rsid w:val="00DB488D"/>
    <w:rsid w:val="00DB63D8"/>
    <w:rsid w:val="00DC2689"/>
    <w:rsid w:val="00DD17B5"/>
    <w:rsid w:val="00DD2BDB"/>
    <w:rsid w:val="00DD51E2"/>
    <w:rsid w:val="00DD5BE6"/>
    <w:rsid w:val="00DE0888"/>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1722"/>
    <w:rsid w:val="00E32209"/>
    <w:rsid w:val="00E34854"/>
    <w:rsid w:val="00E3797E"/>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C4CA5"/>
    <w:rsid w:val="00EC4EDF"/>
    <w:rsid w:val="00ED05FB"/>
    <w:rsid w:val="00ED09FF"/>
    <w:rsid w:val="00ED30A8"/>
    <w:rsid w:val="00ED554B"/>
    <w:rsid w:val="00EE2084"/>
    <w:rsid w:val="00EE21B7"/>
    <w:rsid w:val="00EF5391"/>
    <w:rsid w:val="00F014F5"/>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5671"/>
    <w:rsid w:val="00F75EFD"/>
    <w:rsid w:val="00F80D25"/>
    <w:rsid w:val="00F81BAC"/>
    <w:rsid w:val="00F83605"/>
    <w:rsid w:val="00F84281"/>
    <w:rsid w:val="00F91D97"/>
    <w:rsid w:val="00F957E1"/>
    <w:rsid w:val="00F967AD"/>
    <w:rsid w:val="00F96F13"/>
    <w:rsid w:val="00FA1D33"/>
    <w:rsid w:val="00FA78AA"/>
    <w:rsid w:val="00FA7DD2"/>
    <w:rsid w:val="00FB1FF7"/>
    <w:rsid w:val="00FB4987"/>
    <w:rsid w:val="00FB6F22"/>
    <w:rsid w:val="00FB75B5"/>
    <w:rsid w:val="00FC0804"/>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medium.com/@adhorn/patterns-for-resilient-architecture-part-2-9b51a7e2f10f"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medium.com/@adhorn/patterns-for-resilient-architecture-part-1-d3b60cd8d2b6" TargetMode="External"/><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4-85afa66d63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hyperlink" Target="https://www.youtube.com/watch?v=gvDvOWtPLVY" TargetMode="External"/><Relationship Id="rId40" Type="http://schemas.openxmlformats.org/officeDocument/2006/relationships/hyperlink" Target="https://medium.com/@adhorn/patterns-for-resilient-architecture-part-3-16e8601c488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hyperlink" Target="https://github.com/helm/helm/issues/6894" TargetMode="Externa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hyperlink" Target="https://www.youtube.com/watch?v=cWfACBIp0a8" TargetMode="External"/><Relationship Id="rId43"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052E22"/>
    <w:rsid w:val="001328CB"/>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BF3F87"/>
    <w:rsid w:val="00C1047F"/>
    <w:rsid w:val="00C341FB"/>
    <w:rsid w:val="00C472D5"/>
    <w:rsid w:val="00C82424"/>
    <w:rsid w:val="00CD680D"/>
    <w:rsid w:val="00DB3E8E"/>
    <w:rsid w:val="00DF14FB"/>
    <w:rsid w:val="00E4737B"/>
    <w:rsid w:val="00EA06BF"/>
    <w:rsid w:val="00ED146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C5FD0"/>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F1EBB5B7-C6AE-4939-985D-EAE7A7342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5153</Words>
  <Characters>158464</Characters>
  <Application>Microsoft Office Word</Application>
  <DocSecurity>0</DocSecurity>
  <Lines>1320</Lines>
  <Paragraphs>3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3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23</cp:revision>
  <cp:lastPrinted>2015-05-19T09:24:00Z</cp:lastPrinted>
  <dcterms:created xsi:type="dcterms:W3CDTF">2019-10-24T10:37:00Z</dcterms:created>
  <dcterms:modified xsi:type="dcterms:W3CDTF">2019-12-0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